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A7CBA1" w14:textId="77777777" w:rsidR="001B24AC" w:rsidRPr="00801EB5" w:rsidRDefault="001B24AC" w:rsidP="00801EB5">
      <w:pPr>
        <w:pStyle w:val="SOACtitle"/>
      </w:pPr>
      <w:r w:rsidRPr="00801EB5">
        <w:t xml:space="preserve">Walking for recreation: </w:t>
      </w:r>
      <w:r w:rsidR="00E363BD" w:rsidRPr="00801EB5">
        <w:t xml:space="preserve">an innovative method for </w:t>
      </w:r>
      <w:r w:rsidRPr="00801EB5">
        <w:t>creating a GIS-based walkability surface on the Gold Coast, Australia</w:t>
      </w:r>
    </w:p>
    <w:p w14:paraId="103B9BCF" w14:textId="77777777" w:rsidR="0030374B" w:rsidRDefault="0030374B" w:rsidP="0030374B">
      <w:pPr>
        <w:rPr>
          <w:u w:val="single"/>
        </w:rPr>
      </w:pPr>
    </w:p>
    <w:p w14:paraId="59D51024" w14:textId="77777777" w:rsidR="0030374B" w:rsidRPr="0030374B" w:rsidRDefault="0030374B" w:rsidP="0030374B">
      <w:pPr>
        <w:jc w:val="center"/>
        <w:rPr>
          <w:i/>
          <w:sz w:val="24"/>
        </w:rPr>
      </w:pPr>
      <w:r w:rsidRPr="0030374B">
        <w:rPr>
          <w:sz w:val="24"/>
          <w:u w:val="single"/>
        </w:rPr>
        <w:t>Heather Shearer</w:t>
      </w:r>
      <w:r w:rsidRPr="0030374B">
        <w:rPr>
          <w:sz w:val="24"/>
        </w:rPr>
        <w:br/>
      </w:r>
      <w:r w:rsidRPr="0030374B">
        <w:rPr>
          <w:rStyle w:val="Emphasis"/>
          <w:i w:val="0"/>
          <w:sz w:val="24"/>
        </w:rPr>
        <w:t xml:space="preserve">Griffith University, Gold </w:t>
      </w:r>
      <w:proofErr w:type="spellStart"/>
      <w:r w:rsidRPr="0030374B">
        <w:rPr>
          <w:rStyle w:val="Emphasis"/>
          <w:i w:val="0"/>
          <w:sz w:val="24"/>
        </w:rPr>
        <w:t>Cosat</w:t>
      </w:r>
      <w:proofErr w:type="spellEnd"/>
      <w:r w:rsidRPr="0030374B">
        <w:rPr>
          <w:rStyle w:val="Emphasis"/>
          <w:i w:val="0"/>
          <w:sz w:val="24"/>
        </w:rPr>
        <w:t>, Queensland, Australia</w:t>
      </w:r>
    </w:p>
    <w:p w14:paraId="5DD91AE7" w14:textId="77777777" w:rsidR="0030374B" w:rsidRDefault="0030374B" w:rsidP="000010E0"/>
    <w:p w14:paraId="699BF0E4" w14:textId="77777777" w:rsidR="000010E0" w:rsidRPr="004905A0" w:rsidRDefault="000010E0" w:rsidP="004905A0">
      <w:bookmarkStart w:id="0" w:name="_GoBack"/>
      <w:bookmarkEnd w:id="0"/>
    </w:p>
    <w:p w14:paraId="1E753EB6" w14:textId="77777777" w:rsidR="001B24AC" w:rsidRPr="001B24AC" w:rsidRDefault="001B24AC" w:rsidP="001B24AC">
      <w:pPr>
        <w:rPr>
          <w:lang w:val="en-AU"/>
        </w:rPr>
      </w:pPr>
      <w:r w:rsidRPr="001B24AC">
        <w:rPr>
          <w:b/>
          <w:bCs/>
          <w:lang w:val="en-AU"/>
        </w:rPr>
        <w:t>Abstract</w:t>
      </w:r>
      <w:r w:rsidRPr="001B24AC">
        <w:rPr>
          <w:lang w:val="en-AU"/>
        </w:rPr>
        <w:t xml:space="preserve">:  Encouraging greater levels of physical activity is a key policy focus </w:t>
      </w:r>
      <w:r w:rsidR="00842E9E">
        <w:rPr>
          <w:lang w:val="en-AU"/>
        </w:rPr>
        <w:t xml:space="preserve">in </w:t>
      </w:r>
      <w:r w:rsidRPr="001B24AC">
        <w:rPr>
          <w:lang w:val="en-AU"/>
        </w:rPr>
        <w:t xml:space="preserve">many urban </w:t>
      </w:r>
      <w:r w:rsidR="00842E9E">
        <w:rPr>
          <w:lang w:val="en-AU"/>
        </w:rPr>
        <w:t>area</w:t>
      </w:r>
      <w:r w:rsidRPr="001B24AC">
        <w:rPr>
          <w:lang w:val="en-AU"/>
        </w:rPr>
        <w:t xml:space="preserve">s, given the link between this and improved physical and mental health outcomes. The majority of </w:t>
      </w:r>
      <w:r w:rsidR="00842E9E">
        <w:rPr>
          <w:lang w:val="en-AU"/>
        </w:rPr>
        <w:t>previous</w:t>
      </w:r>
      <w:r w:rsidRPr="001B24AC">
        <w:rPr>
          <w:lang w:val="en-AU"/>
        </w:rPr>
        <w:t xml:space="preserve"> studies on walkability however, have focussed on walking for transport; and generally consisted of creating desktop based walkability indices using variables such as residential density, street connectivity, and land use mix. This paper reports on research which investigated a lesser studied aspect of walkability; walking for recreation, in the Gold Coast City Council, Queensland, Australia. A GIS-based recreation </w:t>
      </w:r>
      <w:r w:rsidR="00375751">
        <w:rPr>
          <w:lang w:val="en-AU"/>
        </w:rPr>
        <w:t>walkability</w:t>
      </w:r>
      <w:r w:rsidR="00375751" w:rsidRPr="001B24AC">
        <w:rPr>
          <w:lang w:val="en-AU"/>
        </w:rPr>
        <w:t xml:space="preserve"> </w:t>
      </w:r>
      <w:r w:rsidR="00375751">
        <w:rPr>
          <w:lang w:val="en-AU"/>
        </w:rPr>
        <w:t xml:space="preserve">layer </w:t>
      </w:r>
      <w:r w:rsidRPr="001B24AC">
        <w:rPr>
          <w:lang w:val="en-AU"/>
        </w:rPr>
        <w:t xml:space="preserve">was created, and used to define the relative walkability of </w:t>
      </w:r>
      <w:r w:rsidR="00375751">
        <w:rPr>
          <w:lang w:val="en-AU"/>
        </w:rPr>
        <w:t>t</w:t>
      </w:r>
      <w:r w:rsidRPr="001B24AC">
        <w:rPr>
          <w:lang w:val="en-AU"/>
        </w:rPr>
        <w:t>he Gold Coast. Unlike many such indices, this was based on raster rather than vector data and used different variables, distances, and weightings than the majority of walking for transport indices. The distances were based on the minimum recommended distance of 30 minutes exercise per day, and the variables, such as parks, dog parks, proximity to water, and fitness stations, were chosen and weighted according to their appeal for both routes and destinations. Other variables used as cost factors in Network Analysis, included slope, road parameters (traffic volume, speed</w:t>
      </w:r>
      <w:r w:rsidR="00375751">
        <w:rPr>
          <w:lang w:val="en-AU"/>
        </w:rPr>
        <w:t xml:space="preserve">, footpaths and </w:t>
      </w:r>
      <w:proofErr w:type="spellStart"/>
      <w:r w:rsidR="00375751">
        <w:rPr>
          <w:lang w:val="en-AU"/>
        </w:rPr>
        <w:t>cycleways</w:t>
      </w:r>
      <w:proofErr w:type="spellEnd"/>
      <w:r w:rsidRPr="001B24AC">
        <w:rPr>
          <w:lang w:val="en-AU"/>
        </w:rPr>
        <w:t>). The vector datasets were a small scale (</w:t>
      </w:r>
      <w:r w:rsidR="00E363BD">
        <w:rPr>
          <w:lang w:val="en-AU"/>
        </w:rPr>
        <w:t>SA1</w:t>
      </w:r>
      <w:r w:rsidRPr="001B24AC">
        <w:rPr>
          <w:lang w:val="en-AU"/>
        </w:rPr>
        <w:t>) and rasterized to 5m square cells.</w:t>
      </w:r>
      <w:r w:rsidR="00375751">
        <w:rPr>
          <w:lang w:val="en-AU"/>
        </w:rPr>
        <w:t xml:space="preserve"> Further research aims to </w:t>
      </w:r>
      <w:proofErr w:type="spellStart"/>
      <w:r w:rsidR="00375751">
        <w:rPr>
          <w:lang w:val="en-AU"/>
        </w:rPr>
        <w:t>groundtruth</w:t>
      </w:r>
      <w:proofErr w:type="spellEnd"/>
      <w:r w:rsidR="00375751">
        <w:rPr>
          <w:lang w:val="en-AU"/>
        </w:rPr>
        <w:t xml:space="preserve"> this index. </w:t>
      </w:r>
    </w:p>
    <w:p w14:paraId="12F38477" w14:textId="77777777" w:rsidR="004905A0" w:rsidRPr="004905A0" w:rsidRDefault="004905A0" w:rsidP="004905A0"/>
    <w:p w14:paraId="232D937D" w14:textId="77777777" w:rsidR="0030199F" w:rsidRPr="0030199F" w:rsidRDefault="0030199F" w:rsidP="0030199F">
      <w:pPr>
        <w:rPr>
          <w:b/>
          <w:bCs/>
          <w:lang w:val="en-AU"/>
        </w:rPr>
      </w:pPr>
      <w:r w:rsidRPr="0030199F">
        <w:rPr>
          <w:b/>
          <w:bCs/>
          <w:lang w:val="en-AU"/>
        </w:rPr>
        <w:t xml:space="preserve">Key words: </w:t>
      </w:r>
      <w:r w:rsidR="0097051C">
        <w:rPr>
          <w:bCs/>
          <w:i/>
          <w:lang w:val="en-AU"/>
        </w:rPr>
        <w:t>Geographical Information Systems</w:t>
      </w:r>
      <w:r w:rsidR="00D95E87">
        <w:rPr>
          <w:bCs/>
          <w:i/>
          <w:lang w:val="en-AU"/>
        </w:rPr>
        <w:t>;</w:t>
      </w:r>
      <w:r w:rsidR="0097051C">
        <w:rPr>
          <w:bCs/>
          <w:i/>
          <w:lang w:val="en-AU"/>
        </w:rPr>
        <w:t xml:space="preserve"> walkability</w:t>
      </w:r>
      <w:r w:rsidR="00D95E87">
        <w:rPr>
          <w:bCs/>
          <w:i/>
          <w:lang w:val="en-AU"/>
        </w:rPr>
        <w:t>;</w:t>
      </w:r>
      <w:r w:rsidR="0097051C">
        <w:rPr>
          <w:bCs/>
          <w:i/>
          <w:lang w:val="en-AU"/>
        </w:rPr>
        <w:t xml:space="preserve"> raster</w:t>
      </w:r>
      <w:r w:rsidR="00D95E87">
        <w:rPr>
          <w:bCs/>
          <w:i/>
          <w:lang w:val="en-AU"/>
        </w:rPr>
        <w:t>;</w:t>
      </w:r>
      <w:r w:rsidR="0097051C">
        <w:rPr>
          <w:bCs/>
          <w:i/>
          <w:lang w:val="en-AU"/>
        </w:rPr>
        <w:t xml:space="preserve"> Gold Coast</w:t>
      </w:r>
      <w:r w:rsidR="00D95E87">
        <w:rPr>
          <w:bCs/>
          <w:i/>
          <w:lang w:val="en-AU"/>
        </w:rPr>
        <w:t>;</w:t>
      </w:r>
      <w:r w:rsidR="0097051C">
        <w:rPr>
          <w:bCs/>
          <w:i/>
          <w:lang w:val="en-AU"/>
        </w:rPr>
        <w:t xml:space="preserve"> recreational walking</w:t>
      </w:r>
      <w:r w:rsidRPr="0030199F">
        <w:rPr>
          <w:bCs/>
          <w:i/>
          <w:lang w:val="en-AU"/>
        </w:rPr>
        <w:t>.</w:t>
      </w:r>
    </w:p>
    <w:p w14:paraId="267FD61D" w14:textId="77777777" w:rsidR="0030199F" w:rsidRPr="0030199F" w:rsidRDefault="0030199F" w:rsidP="0030199F">
      <w:pPr>
        <w:rPr>
          <w:b/>
          <w:bCs/>
          <w:lang w:val="en-AU"/>
        </w:rPr>
      </w:pPr>
    </w:p>
    <w:p w14:paraId="1145D6C0" w14:textId="77777777" w:rsidR="00761E39" w:rsidRPr="0030199F" w:rsidRDefault="00100D11" w:rsidP="00D95E87">
      <w:pPr>
        <w:pStyle w:val="SOACHeading"/>
      </w:pPr>
      <w:r>
        <w:t>Background</w:t>
      </w:r>
    </w:p>
    <w:p w14:paraId="3F4C50C7" w14:textId="77777777" w:rsidR="00375751" w:rsidRDefault="00375751" w:rsidP="004905A0"/>
    <w:p w14:paraId="6DC3B1A4" w14:textId="77777777" w:rsidR="006C0E27" w:rsidRPr="004905A0" w:rsidRDefault="00375751" w:rsidP="004905A0">
      <w:r>
        <w:t xml:space="preserve">Increasing </w:t>
      </w:r>
      <w:r w:rsidR="006C0E27" w:rsidRPr="004905A0">
        <w:t>research highlight</w:t>
      </w:r>
      <w:r>
        <w:t>s</w:t>
      </w:r>
      <w:r w:rsidR="006C0E27" w:rsidRPr="004905A0">
        <w:t xml:space="preserve"> the benefits of physical exercise, not just for physical </w:t>
      </w:r>
      <w:r>
        <w:t xml:space="preserve">and mental </w:t>
      </w:r>
      <w:r w:rsidR="006C0E27" w:rsidRPr="004905A0">
        <w:t>health but also for environmental</w:t>
      </w:r>
      <w:r>
        <w:t>, economic</w:t>
      </w:r>
      <w:r w:rsidR="006C0E27" w:rsidRPr="004905A0">
        <w:t xml:space="preserve"> and social benefit</w:t>
      </w:r>
      <w:r>
        <w:t xml:space="preserve">s </w:t>
      </w:r>
      <w:r w:rsidR="00660042">
        <w:fldChar w:fldCharType="begin"/>
      </w:r>
      <w:r w:rsidR="00D95E87">
        <w:instrText xml:space="preserve"> ADDIN EN.CITE &lt;EndNote&gt;&lt;Cite&gt;&lt;Author&gt;Leslie&lt;/Author&gt;&lt;Year&gt;2007&lt;/Year&gt;&lt;RecNum&gt;12&lt;/RecNum&gt;&lt;DisplayText&gt;(Australian Government, 2017; Leslie et al., 2007)&lt;/DisplayText&gt;&lt;record&gt;&lt;rec-number&gt;12&lt;/rec-number&gt;&lt;foreign-keys&gt;&lt;key app="EN" db-id="dfdr2ervjdeex5ew2d95x0rqrzs0xpe992at" timestamp="0"&gt;12&lt;/key&gt;&lt;/foreign-keys&gt;&lt;ref-type name="Journal Article"&gt;17&lt;/ref-type&gt;&lt;contributors&gt;&lt;authors&gt;&lt;author&gt;Leslie, Eva&lt;/author&gt;&lt;author&gt;Coffee, Neil&lt;/author&gt;&lt;author&gt;Frank, Lawrence&lt;/author&gt;&lt;author&gt;Owen, Neville&lt;/author&gt;&lt;author&gt;Bauman, Adrian&lt;/author&gt;&lt;author&gt;Hugo, Graeme&lt;/author&gt;&lt;/authors&gt;&lt;/contributors&gt;&lt;titles&gt;&lt;title&gt;Walkability of local communities: using geographic information systems to objectively assess relevant environmental attributes&lt;/title&gt;&lt;secondary-title&gt;Health &amp;amp; place&lt;/secondary-title&gt;&lt;/titles&gt;&lt;pages&gt;111-122&lt;/pages&gt;&lt;volume&gt;13&lt;/volume&gt;&lt;number&gt;1&lt;/number&gt;&lt;dates&gt;&lt;year&gt;2007&lt;/year&gt;&lt;/dates&gt;&lt;isbn&gt;1353-8292&lt;/isbn&gt;&lt;urls&gt;&lt;/urls&gt;&lt;/record&gt;&lt;/Cite&gt;&lt;Cite&gt;&lt;Author&gt;Government&lt;/Author&gt;&lt;Year&gt;2017&lt;/Year&gt;&lt;RecNum&gt;34&lt;/RecNum&gt;&lt;record&gt;&lt;rec-number&gt;34&lt;/rec-number&gt;&lt;foreign-keys&gt;&lt;key app="EN" db-id="dfdr2ervjdeex5ew2d95x0rqrzs0xpe992at" timestamp="1500849034"&gt;34&lt;/key&gt;&lt;/foreign-keys&gt;&lt;ref-type name="Government Document"&gt;46&lt;/ref-type&gt;&lt;contributors&gt;&lt;authors&gt;&lt;author&gt;Australian Government,&lt;/author&gt;&lt;/authors&gt;&lt;secondary-authors&gt;&lt;author&gt;Australian Government Department of Health&lt;/author&gt;&lt;/secondary-authors&gt;&lt;/contributors&gt;&lt;titles&gt;&lt;title&gt;Australia&amp;apos;s Physical Activity and Sedentary Behaviour Guidelines&lt;/title&gt;&lt;/titles&gt;&lt;number&gt;24 July 2017&lt;/number&gt;&lt;dates&gt;&lt;year&gt;2017&lt;/year&gt;&lt;/dates&gt;&lt;publisher&gt;Australian Government Department of Health&lt;/publisher&gt;&lt;urls&gt;&lt;related-urls&gt;&lt;url&gt;http://www.health.gov.au/internet/main/publishing.nsf/content/health-pubhlth-strateg-phys-act-guidelines&lt;/url&gt;&lt;/related-urls&gt;&lt;/urls&gt;&lt;/record&gt;&lt;/Cite&gt;&lt;/EndNote&gt;</w:instrText>
      </w:r>
      <w:r w:rsidR="00660042">
        <w:fldChar w:fldCharType="separate"/>
      </w:r>
      <w:r w:rsidR="00D95E87">
        <w:rPr>
          <w:noProof/>
        </w:rPr>
        <w:t>(Australian Government, 2017; Leslie et al., 2007)</w:t>
      </w:r>
      <w:r w:rsidR="00660042">
        <w:fldChar w:fldCharType="end"/>
      </w:r>
      <w:r w:rsidR="006C0E27" w:rsidRPr="004905A0">
        <w:t xml:space="preserve">. One of the most accessible types of physical exercise is walking, which </w:t>
      </w:r>
      <w:r w:rsidR="00E03D92" w:rsidRPr="004905A0">
        <w:t xml:space="preserve">has proven </w:t>
      </w:r>
      <w:r w:rsidR="006C0E27" w:rsidRPr="004905A0">
        <w:t>physical and mental health benefits</w:t>
      </w:r>
      <w:r>
        <w:fldChar w:fldCharType="begin"/>
      </w:r>
      <w:r w:rsidR="0048038C">
        <w:instrText xml:space="preserve"> ADDIN EN.CITE &lt;EndNote&gt;&lt;Cite&gt;&lt;Author&gt;ABS&lt;/Author&gt;&lt;Year&gt;2013&lt;/Year&gt;&lt;RecNum&gt;35&lt;/RecNum&gt;&lt;DisplayText&gt;(ABS, 2013)&lt;/DisplayText&gt;&lt;record&gt;&lt;rec-number&gt;35&lt;/rec-number&gt;&lt;foreign-keys&gt;&lt;key app="EN" db-id="dfdr2ervjdeex5ew2d95x0rqrzs0xpe992at" timestamp="1500849401"&gt;35&lt;/key&gt;&lt;/foreign-keys&gt;&lt;ref-type name="Government Document"&gt;46&lt;/ref-type&gt;&lt;contributors&gt;&lt;authors&gt;&lt;author&gt;ABS&lt;/author&gt;&lt;/authors&gt;&lt;secondary-authors&gt;&lt;author&gt;Australian Bureau of Statistics &lt;/author&gt;&lt;/secondary-authors&gt;&lt;/contributors&gt;&lt;titles&gt;&lt;title&gt;4364.0.55.004 - Australian Health Survey: Physical Activity, 2011-12 &lt;/title&gt;&lt;/titles&gt;&lt;dates&gt;&lt;year&gt;2013&lt;/year&gt;&lt;/dates&gt;&lt;urls&gt;&lt;related-urls&gt;&lt;url&gt;http://www.abs.gov.au/ausstats/abs@.nsf/Lookup/4364.0.55.004Chapter4002011-12&lt;/url&gt;&lt;/related-urls&gt;&lt;/urls&gt;&lt;/record&gt;&lt;/Cite&gt;&lt;/EndNote&gt;</w:instrText>
      </w:r>
      <w:r>
        <w:fldChar w:fldCharType="separate"/>
      </w:r>
      <w:r w:rsidR="0048038C">
        <w:rPr>
          <w:noProof/>
        </w:rPr>
        <w:t>(ABS, 2013)</w:t>
      </w:r>
      <w:r>
        <w:fldChar w:fldCharType="end"/>
      </w:r>
      <w:r w:rsidR="006C0E27" w:rsidRPr="004905A0">
        <w:t>.</w:t>
      </w:r>
      <w:r w:rsidR="00E03D92" w:rsidRPr="004905A0">
        <w:t xml:space="preserve"> </w:t>
      </w:r>
      <w:r>
        <w:t>Moreover, i</w:t>
      </w:r>
      <w:r w:rsidR="00E03D92" w:rsidRPr="004905A0">
        <w:t>n an ageing society, such as Austra</w:t>
      </w:r>
      <w:r>
        <w:t xml:space="preserve">lia, improving health outcomes </w:t>
      </w:r>
      <w:r w:rsidR="00E03D92" w:rsidRPr="004905A0">
        <w:t xml:space="preserve">has major economic </w:t>
      </w:r>
      <w:r>
        <w:t xml:space="preserve">and social </w:t>
      </w:r>
      <w:r w:rsidR="00E03D92" w:rsidRPr="004905A0">
        <w:t xml:space="preserve">benefits. </w:t>
      </w:r>
      <w:r w:rsidR="00EA34EE" w:rsidRPr="004905A0">
        <w:t>M</w:t>
      </w:r>
      <w:r w:rsidR="00E03D92" w:rsidRPr="004905A0">
        <w:t xml:space="preserve">oderate exercise such as walking reduces </w:t>
      </w:r>
      <w:r w:rsidR="006C0E27" w:rsidRPr="004905A0">
        <w:t>rates of chronic diseases such as</w:t>
      </w:r>
      <w:r>
        <w:t xml:space="preserve"> Type 2</w:t>
      </w:r>
      <w:r w:rsidR="006C0E27" w:rsidRPr="004905A0">
        <w:t xml:space="preserve"> diabetes</w:t>
      </w:r>
      <w:r>
        <w:t>, certain cancers and cardio</w:t>
      </w:r>
      <w:r w:rsidR="00E03D92" w:rsidRPr="004905A0">
        <w:t xml:space="preserve">vascular disease; it reduces </w:t>
      </w:r>
      <w:r w:rsidR="006C0E27" w:rsidRPr="004905A0">
        <w:t>obesity and high blood pressure</w:t>
      </w:r>
      <w:r w:rsidR="00E03D92" w:rsidRPr="004905A0">
        <w:t xml:space="preserve">; and it has even been linked to a reduction in rates of </w:t>
      </w:r>
      <w:r w:rsidR="002503D3" w:rsidRPr="004905A0">
        <w:t>Alzheimer’s</w:t>
      </w:r>
      <w:r w:rsidR="00E03D92" w:rsidRPr="004905A0">
        <w:t xml:space="preserve"> and dementia. </w:t>
      </w:r>
      <w:r w:rsidR="006C0E27" w:rsidRPr="004905A0">
        <w:t xml:space="preserve">Walking also has multiple mental health benefits such as reducing stress, anxiety and depression. Interrelated with mental health, are the social cohesiveness benefits, as it is often a social activity with people walking in groups, or has a social outcome, such as walking to a destination such as a coffee shop or dog park. </w:t>
      </w:r>
    </w:p>
    <w:p w14:paraId="0782C822" w14:textId="77777777" w:rsidR="00E03D92" w:rsidRPr="004905A0" w:rsidRDefault="00E03D92" w:rsidP="004905A0"/>
    <w:p w14:paraId="3F447507" w14:textId="77777777" w:rsidR="006C0E27" w:rsidRPr="004905A0" w:rsidRDefault="00EA34EE" w:rsidP="004905A0">
      <w:r w:rsidRPr="004905A0">
        <w:t>E</w:t>
      </w:r>
      <w:r w:rsidR="006C0E27" w:rsidRPr="004905A0">
        <w:t xml:space="preserve">ncouraging more walking can also have environmental benefits, as increased walking for transport can reduce car use, improve traffic congestion and </w:t>
      </w:r>
      <w:r w:rsidRPr="004905A0">
        <w:t xml:space="preserve">as a result, </w:t>
      </w:r>
      <w:r w:rsidR="00375751">
        <w:t xml:space="preserve">reduce </w:t>
      </w:r>
      <w:r w:rsidR="006C0E27" w:rsidRPr="004905A0">
        <w:t xml:space="preserve">greenhouse gas emissions. Walking is also flexible, and does not require </w:t>
      </w:r>
      <w:r w:rsidRPr="004905A0">
        <w:t>specific infrastructure; i</w:t>
      </w:r>
      <w:r w:rsidR="006C0E27" w:rsidRPr="004905A0">
        <w:t xml:space="preserve">t is possible to walk on </w:t>
      </w:r>
      <w:r w:rsidRPr="004905A0">
        <w:t xml:space="preserve">both </w:t>
      </w:r>
      <w:r w:rsidR="006C0E27" w:rsidRPr="004905A0">
        <w:t xml:space="preserve">formed </w:t>
      </w:r>
      <w:r w:rsidRPr="004905A0">
        <w:t xml:space="preserve">and unformed </w:t>
      </w:r>
      <w:r w:rsidR="006C0E27" w:rsidRPr="004905A0">
        <w:t>surfaces, such as roads, footpaths or</w:t>
      </w:r>
      <w:r w:rsidRPr="004905A0">
        <w:t xml:space="preserve"> </w:t>
      </w:r>
      <w:proofErr w:type="spellStart"/>
      <w:r w:rsidRPr="004905A0">
        <w:t>cycleways</w:t>
      </w:r>
      <w:proofErr w:type="spellEnd"/>
      <w:r w:rsidRPr="004905A0">
        <w:t>, grassy laneways or o</w:t>
      </w:r>
      <w:r w:rsidR="006C0E27" w:rsidRPr="004905A0">
        <w:t xml:space="preserve">pen woodland. Walking for recreation is also extremely popular; nearly 84% of Americans say that they walk for recreation </w:t>
      </w:r>
      <w:r w:rsidR="007677EB">
        <w:fldChar w:fldCharType="begin">
          <w:fldData xml:space="preserve">PEVuZE5vdGU+PENpdGU+PEF1dGhvcj5DdXR0czwvQXV0aG9yPjxZZWFyPjIwMDk8L1llYXI+PFJl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</w:fldData>
        </w:fldChar>
      </w:r>
      <w:r w:rsidR="00D95E87">
        <w:instrText xml:space="preserve"> ADDIN EN.CITE </w:instrText>
      </w:r>
      <w:r w:rsidR="00D95E87">
        <w:fldChar w:fldCharType="begin">
          <w:fldData xml:space="preserve">PEVuZE5vdGU+PENpdGU+PEF1dGhvcj5DdXR0czwvQXV0aG9yPjxZZWFyPjIwMDk8L1llYXI+PFJl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</w:fldData>
        </w:fldChar>
      </w:r>
      <w:r w:rsidR="00D95E87">
        <w:instrText xml:space="preserve"> ADDIN EN.CITE.DATA </w:instrText>
      </w:r>
      <w:r w:rsidR="00D95E87">
        <w:fldChar w:fldCharType="end"/>
      </w:r>
      <w:r w:rsidR="007677EB">
        <w:fldChar w:fldCharType="separate"/>
      </w:r>
      <w:r w:rsidR="00D95E87">
        <w:rPr>
          <w:noProof/>
        </w:rPr>
        <w:t>(Cutts, Darby, Boone, &amp; Brewis, 2009)</w:t>
      </w:r>
      <w:r w:rsidR="007677EB">
        <w:fldChar w:fldCharType="end"/>
      </w:r>
      <w:r w:rsidR="00375751">
        <w:t xml:space="preserve">, and </w:t>
      </w:r>
      <w:r w:rsidRPr="004905A0">
        <w:t xml:space="preserve">in Australia; walking is the commonest form of voluntary exercise, with </w:t>
      </w:r>
      <w:r w:rsidR="00CC217E" w:rsidRPr="004905A0">
        <w:t>24% of Australians aged 18-64 reporting walking for exercise in the past year</w:t>
      </w:r>
      <w:r w:rsidR="00726535">
        <w:fldChar w:fldCharType="begin"/>
      </w:r>
      <w:r w:rsidR="0048038C">
        <w:instrText xml:space="preserve"> ADDIN EN.CITE &lt;EndNote&gt;&lt;Cite&gt;&lt;Author&gt;ABS&lt;/Author&gt;&lt;Year&gt;2012&lt;/Year&gt;&lt;RecNum&gt;42&lt;/RecNum&gt;&lt;DisplayText&gt;(ABS, 2012)&lt;/DisplayText&gt;&lt;record&gt;&lt;rec-number&gt;42&lt;/rec-number&gt;&lt;foreign-keys&gt;&lt;key app="EN" db-id="dfdr2ervjdeex5ew2d95x0rqrzs0xpe992at" timestamp="1500850951"&gt;42&lt;/key&gt;&lt;/foreign-keys&gt;&lt;ref-type name="Government Document"&gt;46&lt;/ref-type&gt;&lt;contributors&gt;&lt;authors&gt;&lt;author&gt;ABS&lt;/author&gt;&lt;/authors&gt;&lt;/contributors&gt;&lt;titles&gt;&lt;title&gt;4177.0 - Participation in Sport and Physical Recreation, Australia, 2011-12&lt;/title&gt;&lt;/titles&gt;&lt;dates&gt;&lt;year&gt;2012&lt;/year&gt;&lt;/dates&gt;&lt;urls&gt;&lt;related-urls&gt;&lt;url&gt;http://www.abs.gov.au/ausstats/abs@.nsf/Products/4177.0~2011-12~Main+Features~Characteristics+of+participation?OpenDocument&lt;/url&gt;&lt;/related-urls&gt;&lt;/urls&gt;&lt;/record&gt;&lt;/Cite&gt;&lt;/EndNote&gt;</w:instrText>
      </w:r>
      <w:r w:rsidR="00726535">
        <w:fldChar w:fldCharType="separate"/>
      </w:r>
      <w:r w:rsidR="0048038C">
        <w:rPr>
          <w:noProof/>
        </w:rPr>
        <w:t>(ABS, 2012)</w:t>
      </w:r>
      <w:r w:rsidR="00726535">
        <w:fldChar w:fldCharType="end"/>
      </w:r>
      <w:r w:rsidR="00CC217E" w:rsidRPr="004905A0">
        <w:t>.</w:t>
      </w:r>
    </w:p>
    <w:p w14:paraId="404A5B9E" w14:textId="77777777" w:rsidR="006C0E27" w:rsidRPr="004905A0" w:rsidRDefault="006C0E27" w:rsidP="004905A0"/>
    <w:p w14:paraId="7FA9A093" w14:textId="77777777" w:rsidR="00E03D92" w:rsidRPr="004905A0" w:rsidRDefault="00E03D92" w:rsidP="004905A0">
      <w:r w:rsidRPr="004905A0">
        <w:t>Despite the proven health benefits of moderate exercise and walking</w:t>
      </w:r>
      <w:r w:rsidR="0094039E">
        <w:t xml:space="preserve"> however</w:t>
      </w:r>
      <w:r w:rsidRPr="004905A0">
        <w:t>, a majority (</w:t>
      </w:r>
      <w:r w:rsidR="00CC217E" w:rsidRPr="004905A0">
        <w:t xml:space="preserve">60%) of Australian </w:t>
      </w:r>
      <w:r w:rsidR="00660042" w:rsidRPr="004905A0">
        <w:t>adults</w:t>
      </w:r>
      <w:r w:rsidR="00CC217E" w:rsidRPr="004905A0">
        <w:t xml:space="preserve"> do less than </w:t>
      </w:r>
      <w:r w:rsidRPr="004905A0">
        <w:t xml:space="preserve">the minimum recommended </w:t>
      </w:r>
      <w:r w:rsidR="0094039E">
        <w:t>rates</w:t>
      </w:r>
      <w:r w:rsidR="0094039E" w:rsidRPr="004905A0">
        <w:t xml:space="preserve"> </w:t>
      </w:r>
      <w:r w:rsidRPr="004905A0">
        <w:t>exercise, which is generally considered to be around 30 minutes a day</w:t>
      </w:r>
      <w:r w:rsidR="0094039E">
        <w:t xml:space="preserve"> </w:t>
      </w:r>
      <w:r w:rsidR="00660042">
        <w:fldChar w:fldCharType="begin"/>
      </w:r>
      <w:r w:rsidR="00D95E87">
        <w:instrText xml:space="preserve"> ADDIN EN.CITE &lt;EndNote&gt;&lt;Cite&gt;&lt;Author&gt;Government&lt;/Author&gt;&lt;Year&gt;2017&lt;/Year&gt;&lt;RecNum&gt;34&lt;/RecNum&gt;&lt;DisplayText&gt;(ABS, 2013; Australian Government, 2017)&lt;/DisplayText&gt;&lt;record&gt;&lt;rec-number&gt;34&lt;/rec-number&gt;&lt;foreign-keys&gt;&lt;key app="EN" db-id="dfdr2ervjdeex5ew2d95x0rqrzs0xpe992at" timestamp="1500849034"&gt;34&lt;/key&gt;&lt;/foreign-keys&gt;&lt;ref-type name="Government Document"&gt;46&lt;/ref-type&gt;&lt;contributors&gt;&lt;authors&gt;&lt;author&gt;Australian Government,&lt;/author&gt;&lt;/authors&gt;&lt;secondary-authors&gt;&lt;author&gt;Australian Government Department of Health&lt;/author&gt;&lt;/secondary-authors&gt;&lt;/contributors&gt;&lt;titles&gt;&lt;title&gt;Australia&amp;apos;s Physical Activity and Sedentary Behaviour Guidelines&lt;/title&gt;&lt;/titles&gt;&lt;number&gt;24 July 2017&lt;/number&gt;&lt;dates&gt;&lt;year&gt;2017&lt;/year&gt;&lt;/dates&gt;&lt;publisher&gt;Australian Government Department of Health&lt;/publisher&gt;&lt;urls&gt;&lt;related-urls&gt;&lt;url&gt;http://www.health.gov.au/internet/main/publishing.nsf/content/health-pubhlth-strateg-phys-act-guidelines&lt;/url&gt;&lt;/related-urls&gt;&lt;/urls&gt;&lt;/record&gt;&lt;/Cite&gt;&lt;Cite&gt;&lt;Author&gt;ABS&lt;/Author&gt;&lt;Year&gt;2013&lt;/Year&gt;&lt;RecNum&gt;35&lt;/RecNum&gt;&lt;record&gt;&lt;rec-number&gt;35&lt;/rec-number&gt;&lt;foreign-keys&gt;&lt;key app="EN" db-id="dfdr2ervjdeex5ew2d95x0rqrzs0xpe992at" timestamp="1500849401"&gt;35&lt;/key&gt;&lt;/foreign-keys&gt;&lt;ref-type name="Government Document"&gt;46&lt;/ref-type&gt;&lt;contributors&gt;&lt;authors&gt;&lt;author&gt;ABS&lt;/author&gt;&lt;/authors&gt;&lt;secondary-authors&gt;&lt;author&gt;Australian Bureau of Statistics &lt;/author&gt;&lt;/secondary-authors&gt;&lt;/contributors&gt;&lt;titles&gt;&lt;title&gt;4364.0.55.004 - Australian Health Survey: Physical Activity, 2011-12 &lt;/title&gt;&lt;/titles&gt;&lt;dates&gt;&lt;year&gt;2013&lt;/year&gt;&lt;/dates&gt;&lt;urls&gt;&lt;related-urls&gt;&lt;url&gt;http://www.abs.gov.au/ausstats/abs@.nsf/Lookup/4364.0.55.004Chapter4002011-12&lt;/url&gt;&lt;/related-urls&gt;&lt;/urls&gt;&lt;/record&gt;&lt;/Cite&gt;&lt;/EndNote&gt;</w:instrText>
      </w:r>
      <w:r w:rsidR="00660042">
        <w:fldChar w:fldCharType="separate"/>
      </w:r>
      <w:r w:rsidR="00D95E87">
        <w:rPr>
          <w:noProof/>
        </w:rPr>
        <w:t>(ABS, 2013; Australian Government, 2017)</w:t>
      </w:r>
      <w:r w:rsidR="00660042">
        <w:fldChar w:fldCharType="end"/>
      </w:r>
      <w:r w:rsidRPr="004905A0">
        <w:t xml:space="preserve"> This is, arguably, reflected in the increasing rates of overweight and obese people, of all ages and genders. For this reason, researchers from a variety of fields, such as health, urban studies and transport, together with policy makers, are seeking to find ways to encourage people to do more exercise. </w:t>
      </w:r>
    </w:p>
    <w:p w14:paraId="298221FD" w14:textId="77777777" w:rsidR="00E03D92" w:rsidRPr="004905A0" w:rsidRDefault="00E03D92" w:rsidP="004905A0"/>
    <w:p w14:paraId="005EA0AF" w14:textId="77777777" w:rsidR="006C0E27" w:rsidRPr="004905A0" w:rsidRDefault="006C0E27" w:rsidP="004905A0">
      <w:r w:rsidRPr="004905A0">
        <w:t xml:space="preserve">Encouraging more physical activity by improving the walkability of cities (whether for transport or recreation purposes) </w:t>
      </w:r>
      <w:r w:rsidR="005561F5">
        <w:t xml:space="preserve">therefore </w:t>
      </w:r>
      <w:r w:rsidRPr="004905A0">
        <w:t>has benefits for individual walkers, for the wider society and for the environment. However, many urban areas are not particularly ‘’friendly’’ for walkers, with inadequate and poorly maintained walking infrastructure (such as footpaths), lack of recreation areas like parks, insufficient plantings of trees to provide shade, and residential areas isolated by high traffic road</w:t>
      </w:r>
      <w:r w:rsidR="001A1C0E">
        <w:t xml:space="preserve">s or </w:t>
      </w:r>
      <w:r w:rsidR="001A1C0E">
        <w:lastRenderedPageBreak/>
        <w:t xml:space="preserve">other barriers </w:t>
      </w:r>
      <w:r w:rsidR="0094039E">
        <w:fldChar w:fldCharType="begin"/>
      </w:r>
      <w:r w:rsidR="0048038C">
        <w:instrText xml:space="preserve"> ADDIN EN.CITE &lt;EndNote&gt;&lt;Cite&gt;&lt;Author&gt;Leslie&lt;/Author&gt;&lt;Year&gt;2007&lt;/Year&gt;&lt;RecNum&gt;12&lt;/RecNum&gt;&lt;DisplayText&gt;(Leslie et al., 2007)&lt;/DisplayText&gt;&lt;record&gt;&lt;rec-number&gt;12&lt;/rec-number&gt;&lt;foreign-keys&gt;&lt;key app="EN" db-id="dfdr2ervjdeex5ew2d95x0rqrzs0xpe992at" timestamp="0"&gt;12&lt;/key&gt;&lt;/foreign-keys&gt;&lt;ref-type name="Journal Article"&gt;17&lt;/ref-type&gt;&lt;contributors&gt;&lt;authors&gt;&lt;author&gt;Leslie, Eva&lt;/author&gt;&lt;author&gt;Coffee, Neil&lt;/author&gt;&lt;author&gt;Frank, Lawrence&lt;/author&gt;&lt;author&gt;Owen, Neville&lt;/author&gt;&lt;author&gt;Bauman, Adrian&lt;/author&gt;&lt;author&gt;Hugo, Graeme&lt;/author&gt;&lt;/authors&gt;&lt;/contributors&gt;&lt;titles&gt;&lt;title&gt;Walkability of local communities: using geographic information systems to objectively assess relevant environmental attributes&lt;/title&gt;&lt;secondary-title&gt;Health &amp;amp; place&lt;/secondary-title&gt;&lt;/titles&gt;&lt;pages&gt;111-122&lt;/pages&gt;&lt;volume&gt;13&lt;/volume&gt;&lt;number&gt;1&lt;/number&gt;&lt;dates&gt;&lt;year&gt;2007&lt;/year&gt;&lt;/dates&gt;&lt;isbn&gt;1353-8292&lt;/isbn&gt;&lt;urls&gt;&lt;/urls&gt;&lt;/record&gt;&lt;/Cite&gt;&lt;/EndNote&gt;</w:instrText>
      </w:r>
      <w:r w:rsidR="0094039E">
        <w:fldChar w:fldCharType="separate"/>
      </w:r>
      <w:r w:rsidR="0048038C">
        <w:rPr>
          <w:noProof/>
        </w:rPr>
        <w:t>(Leslie et al., 2007)</w:t>
      </w:r>
      <w:r w:rsidR="0094039E">
        <w:fldChar w:fldCharType="end"/>
      </w:r>
      <w:r w:rsidRPr="004905A0">
        <w:t xml:space="preserve">. Importantly, both </w:t>
      </w:r>
      <w:r w:rsidR="001A1C0E">
        <w:t xml:space="preserve">for </w:t>
      </w:r>
      <w:r w:rsidRPr="004905A0">
        <w:t xml:space="preserve">encouraging more walking, and from a planning perspective, it is a cost effective activity, and does not require much, if any, additional </w:t>
      </w:r>
      <w:r w:rsidR="00CC217E" w:rsidRPr="004905A0">
        <w:t>infrastructure</w:t>
      </w:r>
      <w:r w:rsidRPr="004905A0">
        <w:t xml:space="preserve">. </w:t>
      </w:r>
      <w:r w:rsidR="00E03D92" w:rsidRPr="004905A0">
        <w:t xml:space="preserve">The relationship between the design and planning of the urban built environment and improving rates of physical activity is therefore an important and ongoing global research focus </w:t>
      </w:r>
      <w:r w:rsidR="007677EB">
        <w:fldChar w:fldCharType="begin">
          <w:fldData xml:space="preserve">PEVuZE5vdGU+PENpdGU+PEF1dGhvcj5DaHJpc3RpYW48L0F1dGhvcj48WWVhcj4yMDExPC9ZZWFy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</w:fldData>
        </w:fldChar>
      </w:r>
      <w:r w:rsidR="00D95E87">
        <w:instrText xml:space="preserve"> ADDIN EN.CITE </w:instrText>
      </w:r>
      <w:r w:rsidR="00D95E87">
        <w:fldChar w:fldCharType="begin">
          <w:fldData xml:space="preserve">PEVuZE5vdGU+PENpdGU+PEF1dGhvcj5DaHJpc3RpYW48L0F1dGhvcj48WWVhcj4yMDExPC9ZZWFy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</w:fldData>
        </w:fldChar>
      </w:r>
      <w:r w:rsidR="00D95E87">
        <w:instrText xml:space="preserve"> ADDIN EN.CITE.DATA </w:instrText>
      </w:r>
      <w:r w:rsidR="00D95E87">
        <w:fldChar w:fldCharType="end"/>
      </w:r>
      <w:r w:rsidR="007677EB">
        <w:fldChar w:fldCharType="separate"/>
      </w:r>
      <w:r w:rsidR="00D95E87">
        <w:rPr>
          <w:noProof/>
        </w:rPr>
        <w:t>(Christian et al., 2011; Leslie et al., 2007; Sallis et al., 2016)</w:t>
      </w:r>
      <w:r w:rsidR="007677EB">
        <w:fldChar w:fldCharType="end"/>
      </w:r>
      <w:r w:rsidR="00E03D92" w:rsidRPr="004905A0">
        <w:t>.</w:t>
      </w:r>
      <w:r w:rsidR="002C2EC8">
        <w:t xml:space="preserve"> </w:t>
      </w:r>
    </w:p>
    <w:p w14:paraId="49470EC6" w14:textId="77777777" w:rsidR="00E03D92" w:rsidRPr="004905A0" w:rsidRDefault="00E03D92" w:rsidP="004905A0"/>
    <w:p w14:paraId="460E9A6C" w14:textId="77777777" w:rsidR="00F55DE5" w:rsidRDefault="00E03D92" w:rsidP="004905A0">
      <w:r w:rsidRPr="004905A0">
        <w:t>The majority of studies have investigated walking for transport (to places of employment, public transport stops and retail destinations)</w:t>
      </w:r>
      <w:r w:rsidR="00E2429E">
        <w:t xml:space="preserve">, from both </w:t>
      </w:r>
      <w:r w:rsidRPr="004905A0">
        <w:t>quantitative and qualitative perspectives</w:t>
      </w:r>
      <w:r w:rsidR="00E2429E">
        <w:t xml:space="preserve"> </w:t>
      </w:r>
      <w:r w:rsidR="005561F5">
        <w:fldChar w:fldCharType="begin">
          <w:fldData xml:space="preserve">PEVuZE5vdGU+PENpdGU+PEF1dGhvcj5MZXNsaWU8L0F1dGhvcj48WWVhcj4yMDA3PC9ZZWFyPjxS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</w:fldData>
        </w:fldChar>
      </w:r>
      <w:r w:rsidR="00D95E87">
        <w:instrText xml:space="preserve"> ADDIN EN.CITE </w:instrText>
      </w:r>
      <w:r w:rsidR="00D95E87">
        <w:fldChar w:fldCharType="begin">
          <w:fldData xml:space="preserve">PEVuZE5vdGU+PENpdGU+PEF1dGhvcj5MZXNsaWU8L0F1dGhvcj48WWVhcj4yMDA3PC9ZZWFyPjxS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</w:fldData>
        </w:fldChar>
      </w:r>
      <w:r w:rsidR="00D95E87">
        <w:instrText xml:space="preserve"> ADDIN EN.CITE.DATA </w:instrText>
      </w:r>
      <w:r w:rsidR="00D95E87">
        <w:fldChar w:fldCharType="end"/>
      </w:r>
      <w:r w:rsidR="005561F5">
        <w:fldChar w:fldCharType="separate"/>
      </w:r>
      <w:r w:rsidR="00D95E87">
        <w:rPr>
          <w:noProof/>
        </w:rPr>
        <w:t>(Giles-Corti et al., 2015; Leslie et al., 2007)</w:t>
      </w:r>
      <w:r w:rsidR="005561F5">
        <w:fldChar w:fldCharType="end"/>
      </w:r>
      <w:r w:rsidRPr="004905A0">
        <w:t>. From a qualitative perspective, researchers have investigated the experiential aspects of walking, psychosocial reasons why people choose (or do not choose) to walk in certain areas, and ethnographic studies observing walking behaviour. From the quantitative perspective, researchers often conduct large scale surveys on rates and type of exercise, and create maps of walkable areas, indices of walkability and weighted checklists of footpath and road attributes</w:t>
      </w:r>
      <w:r w:rsidR="00E2429E">
        <w:t xml:space="preserve"> </w:t>
      </w:r>
      <w:r w:rsidR="00E2429E">
        <w:fldChar w:fldCharType="begin">
          <w:fldData xml:space="preserve">PEVuZE5vdGU+PENpdGU+PEF1dGhvcj5MZXNsaWU8L0F1dGhvcj48WWVhcj4yMDA3PC9ZZWFyPjxS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==
</w:fldData>
        </w:fldChar>
      </w:r>
      <w:r w:rsidR="00D95E87">
        <w:instrText xml:space="preserve"> ADDIN EN.CITE </w:instrText>
      </w:r>
      <w:r w:rsidR="00D95E87">
        <w:fldChar w:fldCharType="begin">
          <w:fldData xml:space="preserve">PEVuZE5vdGU+PENpdGU+PEF1dGhvcj5MZXNsaWU8L0F1dGhvcj48WWVhcj4yMDA3PC9ZZWFyPjxS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==
</w:fldData>
        </w:fldChar>
      </w:r>
      <w:r w:rsidR="00D95E87">
        <w:instrText xml:space="preserve"> ADDIN EN.CITE.DATA </w:instrText>
      </w:r>
      <w:r w:rsidR="00D95E87">
        <w:fldChar w:fldCharType="end"/>
      </w:r>
      <w:r w:rsidR="00E2429E">
        <w:fldChar w:fldCharType="separate"/>
      </w:r>
      <w:r w:rsidR="00D95E87">
        <w:rPr>
          <w:noProof/>
        </w:rPr>
        <w:t>(Frank et al., 2010; Giles-Corti et al., 2015; Hooper, Knuiman, Bull, Jones, &amp; Giles-Corti, 2015; Leslie et al., 2007)</w:t>
      </w:r>
      <w:r w:rsidR="00E2429E">
        <w:fldChar w:fldCharType="end"/>
      </w:r>
      <w:r w:rsidRPr="004905A0">
        <w:t xml:space="preserve">. </w:t>
      </w:r>
      <w:r w:rsidR="005D37C9">
        <w:t xml:space="preserve">Walkability is </w:t>
      </w:r>
      <w:r w:rsidR="00F55DE5">
        <w:t xml:space="preserve">frequently </w:t>
      </w:r>
      <w:r w:rsidR="005D37C9">
        <w:t xml:space="preserve">modelled </w:t>
      </w:r>
      <w:r w:rsidRPr="004905A0">
        <w:t xml:space="preserve">to investigate and </w:t>
      </w:r>
      <w:r w:rsidR="005D37C9">
        <w:t xml:space="preserve">thus </w:t>
      </w:r>
      <w:r w:rsidRPr="004905A0">
        <w:t xml:space="preserve">promote active transport modalities. </w:t>
      </w:r>
      <w:r w:rsidR="00F55DE5">
        <w:t xml:space="preserve">Walkability is often included as a transport mode in </w:t>
      </w:r>
      <w:r w:rsidR="002C2EC8">
        <w:t>accessibility modelling</w:t>
      </w:r>
      <w:r w:rsidRPr="004905A0">
        <w:t xml:space="preserve">, </w:t>
      </w:r>
      <w:r w:rsidR="00F55DE5">
        <w:t xml:space="preserve">for </w:t>
      </w:r>
      <w:r w:rsidRPr="004905A0">
        <w:t>destination based models (how</w:t>
      </w:r>
      <w:r w:rsidR="0008677D" w:rsidRPr="004905A0">
        <w:t xml:space="preserve"> accessible are various types of destination from specified spatial areas)</w:t>
      </w:r>
      <w:r w:rsidR="00F55DE5">
        <w:t xml:space="preserve"> or travel cost, time-space, utility and other models </w:t>
      </w:r>
      <w:r w:rsidR="00F55DE5">
        <w:fldChar w:fldCharType="begin"/>
      </w:r>
      <w:r w:rsidR="00D95E87">
        <w:instrText xml:space="preserve"> ADDIN EN.CITE &lt;EndNote&gt;&lt;Cite&gt;&lt;Author&gt;Scheurer&lt;/Author&gt;&lt;Year&gt;2007&lt;/Year&gt;&lt;RecNum&gt;47&lt;/RecNum&gt;&lt;DisplayText&gt;(Scheurer &amp;amp; Curtis, 2007)&lt;/DisplayText&gt;&lt;record&gt;&lt;rec-number&gt;47&lt;/rec-number&gt;&lt;foreign-keys&gt;&lt;key app="EN" db-id="dfdr2ervjdeex5ew2d95x0rqrzs0xpe992at" timestamp="1500853801"&gt;47&lt;/key&gt;&lt;/foreign-keys&gt;&lt;ref-type name="Journal Article"&gt;17&lt;/ref-type&gt;&lt;contributors&gt;&lt;authors&gt;&lt;author&gt;Scheurer, Jan&lt;/author&gt;&lt;author&gt;Curtis, Carey&lt;/author&gt;&lt;/authors&gt;&lt;/contributors&gt;&lt;titles&gt;&lt;title&gt;Accessibility measures: Overview and practical applications&lt;/title&gt;&lt;secondary-title&gt;Department of Urban and Regional Planning, Curtin University&lt;/secondary-title&gt;&lt;/titles&gt;&lt;periodical&gt;&lt;full-title&gt;Department of Urban and Regional Planning, Curtin University&lt;/full-title&gt;&lt;/periodical&gt;&lt;volume&gt;52&lt;/volume&gt;&lt;dates&gt;&lt;year&gt;2007&lt;/year&gt;&lt;/dates&gt;&lt;urls&gt;&lt;/urls&gt;&lt;/record&gt;&lt;/Cite&gt;&lt;/EndNote&gt;</w:instrText>
      </w:r>
      <w:r w:rsidR="00F55DE5">
        <w:fldChar w:fldCharType="separate"/>
      </w:r>
      <w:r w:rsidR="00D95E87">
        <w:rPr>
          <w:noProof/>
        </w:rPr>
        <w:t>(Scheurer &amp; Curtis, 2007)</w:t>
      </w:r>
      <w:r w:rsidR="00F55DE5">
        <w:fldChar w:fldCharType="end"/>
      </w:r>
      <w:r w:rsidR="00F55DE5">
        <w:t xml:space="preserve">. </w:t>
      </w:r>
    </w:p>
    <w:p w14:paraId="3946F6F4" w14:textId="77777777" w:rsidR="00F55DE5" w:rsidRDefault="00F55DE5" w:rsidP="004905A0"/>
    <w:p w14:paraId="727CC0AF" w14:textId="77777777" w:rsidR="00BC4F30" w:rsidRPr="004905A0" w:rsidRDefault="00F55DE5" w:rsidP="00BC4F30">
      <w:r w:rsidRPr="004905A0">
        <w:t xml:space="preserve">Geographical Information Systems </w:t>
      </w:r>
      <w:r>
        <w:t xml:space="preserve">(GIS) is increasingly used to </w:t>
      </w:r>
      <w:r w:rsidRPr="004905A0">
        <w:t xml:space="preserve">calculate walkability indices using various toolsets such as buffers and network analysis. </w:t>
      </w:r>
      <w:r w:rsidR="0008677D" w:rsidRPr="004905A0">
        <w:t xml:space="preserve">The indices </w:t>
      </w:r>
      <w:r w:rsidR="00BC4F30">
        <w:t>use</w:t>
      </w:r>
      <w:r w:rsidR="0008722D">
        <w:t xml:space="preserve"> </w:t>
      </w:r>
      <w:r w:rsidR="0008677D" w:rsidRPr="004905A0">
        <w:t xml:space="preserve">a range of variables, but the </w:t>
      </w:r>
      <w:r w:rsidR="00900847" w:rsidRPr="004905A0">
        <w:t>most</w:t>
      </w:r>
      <w:r w:rsidR="0008677D" w:rsidRPr="004905A0">
        <w:t xml:space="preserve"> </w:t>
      </w:r>
      <w:r w:rsidR="0008722D">
        <w:t xml:space="preserve">common </w:t>
      </w:r>
      <w:r w:rsidR="0008677D" w:rsidRPr="004905A0">
        <w:t>are land use mix, street connectivity and residential density</w:t>
      </w:r>
      <w:r w:rsidR="00BE2E7F" w:rsidRPr="004905A0">
        <w:t xml:space="preserve"> </w:t>
      </w:r>
      <w:r w:rsidR="0097051C">
        <w:fldChar w:fldCharType="begin">
          <w:fldData xml:space="preserve">PEVuZE5vdGU+PENpdGU+PEF1dGhvcj5GcmFuazwvQXV0aG9yPjxZZWFyPjIwMTA8L1llYXI+PFJl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</w:fldData>
        </w:fldChar>
      </w:r>
      <w:r w:rsidR="00D95E87">
        <w:instrText xml:space="preserve"> ADDIN EN.CITE </w:instrText>
      </w:r>
      <w:r w:rsidR="00D95E87">
        <w:fldChar w:fldCharType="begin">
          <w:fldData xml:space="preserve">PEVuZE5vdGU+PENpdGU+PEF1dGhvcj5GcmFuazwvQXV0aG9yPjxZZWFyPjIwMTA8L1llYXI+PFJl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</w:fldData>
        </w:fldChar>
      </w:r>
      <w:r w:rsidR="00D95E87">
        <w:instrText xml:space="preserve"> ADDIN EN.CITE.DATA </w:instrText>
      </w:r>
      <w:r w:rsidR="00D95E87">
        <w:fldChar w:fldCharType="end"/>
      </w:r>
      <w:r w:rsidR="0097051C">
        <w:fldChar w:fldCharType="separate"/>
      </w:r>
      <w:r w:rsidR="00D95E87">
        <w:rPr>
          <w:noProof/>
        </w:rPr>
        <w:t>(Frank et al., 2010; Giles-Corti et al., 2015)</w:t>
      </w:r>
      <w:r w:rsidR="0097051C">
        <w:fldChar w:fldCharType="end"/>
      </w:r>
      <w:r w:rsidR="0097051C">
        <w:t>.</w:t>
      </w:r>
      <w:r w:rsidR="0008677D" w:rsidRPr="004905A0">
        <w:t xml:space="preserve"> </w:t>
      </w:r>
      <w:r w:rsidR="001F3C87" w:rsidRPr="004905A0">
        <w:t xml:space="preserve">Other studies </w:t>
      </w:r>
      <w:r w:rsidR="00BC4F30">
        <w:t xml:space="preserve">have disaggregated the </w:t>
      </w:r>
      <w:r w:rsidR="00BC4F30" w:rsidRPr="004905A0">
        <w:t>land use variable into more categories</w:t>
      </w:r>
      <w:r w:rsidR="00BC4F30">
        <w:t>, such as r</w:t>
      </w:r>
      <w:r w:rsidR="001F3C87" w:rsidRPr="004905A0">
        <w:t xml:space="preserve">etail floor space </w:t>
      </w:r>
      <w:r w:rsidR="0097051C">
        <w:fldChar w:fldCharType="begin"/>
      </w:r>
      <w:r w:rsidR="0048038C">
        <w:instrText xml:space="preserve"> ADDIN EN.CITE &lt;EndNote&gt;&lt;Cite&gt;&lt;Author&gt;Leslie&lt;/Author&gt;&lt;Year&gt;2007&lt;/Year&gt;&lt;RecNum&gt;12&lt;/RecNum&gt;&lt;DisplayText&gt;(Leslie et al., 2007)&lt;/DisplayText&gt;&lt;record&gt;&lt;rec-number&gt;12&lt;/rec-number&gt;&lt;foreign-keys&gt;&lt;key app="EN" db-id="dfdr2ervjdeex5ew2d95x0rqrzs0xpe992at" timestamp="0"&gt;12&lt;/key&gt;&lt;/foreign-keys&gt;&lt;ref-type name="Journal Article"&gt;17&lt;/ref-type&gt;&lt;contributors&gt;&lt;authors&gt;&lt;author&gt;Leslie, Eva&lt;/author&gt;&lt;author&gt;Coffee, Neil&lt;/author&gt;&lt;author&gt;Frank, Lawrence&lt;/author&gt;&lt;author&gt;Owen, Neville&lt;/author&gt;&lt;author&gt;Bauman, Adrian&lt;/author&gt;&lt;author&gt;Hugo, Graeme&lt;/author&gt;&lt;/authors&gt;&lt;/contributors&gt;&lt;titles&gt;&lt;title&gt;Walkability of local communities: using geographic information systems to objectively assess relevant environmental attributes&lt;/title&gt;&lt;secondary-title&gt;Health &amp;amp; place&lt;/secondary-title&gt;&lt;/titles&gt;&lt;pages&gt;111-122&lt;/pages&gt;&lt;volume&gt;13&lt;/volume&gt;&lt;number&gt;1&lt;/number&gt;&lt;dates&gt;&lt;year&gt;2007&lt;/year&gt;&lt;/dates&gt;&lt;isbn&gt;1353-8292&lt;/isbn&gt;&lt;urls&gt;&lt;/urls&gt;&lt;/record&gt;&lt;/Cite&gt;&lt;/EndNote&gt;</w:instrText>
      </w:r>
      <w:r w:rsidR="0097051C">
        <w:fldChar w:fldCharType="separate"/>
      </w:r>
      <w:r w:rsidR="0048038C">
        <w:rPr>
          <w:noProof/>
        </w:rPr>
        <w:t>(Leslie et al., 2007)</w:t>
      </w:r>
      <w:r w:rsidR="0097051C">
        <w:fldChar w:fldCharType="end"/>
      </w:r>
      <w:r w:rsidR="00BC4F30">
        <w:t xml:space="preserve">; transport density and accessibility to parks </w:t>
      </w:r>
      <w:r w:rsidR="00BC4F30">
        <w:fldChar w:fldCharType="begin">
          <w:fldData xml:space="preserve">PEVuZE5vdGU+PENpdGU+PEF1dGhvcj5TYWxsaXM8L0F1dGhvcj48WWVhcj4yMDE2PC9ZZWFyPjxS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</w:fldData>
        </w:fldChar>
      </w:r>
      <w:r w:rsidR="0048038C">
        <w:instrText xml:space="preserve"> ADDIN EN.CITE </w:instrText>
      </w:r>
      <w:r w:rsidR="0048038C">
        <w:fldChar w:fldCharType="begin">
          <w:fldData xml:space="preserve">PEVuZE5vdGU+PENpdGU+PEF1dGhvcj5TYWxsaXM8L0F1dGhvcj48WWVhcj4yMDE2PC9ZZWFyPjxS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</w:fldData>
        </w:fldChar>
      </w:r>
      <w:r w:rsidR="0048038C">
        <w:instrText xml:space="preserve"> ADDIN EN.CITE.DATA </w:instrText>
      </w:r>
      <w:r w:rsidR="0048038C">
        <w:fldChar w:fldCharType="end"/>
      </w:r>
      <w:r w:rsidR="00BC4F30">
        <w:fldChar w:fldCharType="separate"/>
      </w:r>
      <w:r w:rsidR="0048038C">
        <w:rPr>
          <w:noProof/>
        </w:rPr>
        <w:t>(Sallis et al., 2016)</w:t>
      </w:r>
      <w:r w:rsidR="00BC4F30">
        <w:fldChar w:fldCharType="end"/>
      </w:r>
      <w:r w:rsidR="00BC4F30">
        <w:t xml:space="preserve">; </w:t>
      </w:r>
      <w:r w:rsidR="00BC4F30" w:rsidRPr="004905A0">
        <w:t xml:space="preserve">access to greenspace, greenness index, road traffic volumes, type of retail/commercial destinations, the inclusion of footpaths and </w:t>
      </w:r>
      <w:proofErr w:type="spellStart"/>
      <w:r w:rsidR="00BC4F30" w:rsidRPr="004905A0">
        <w:t>cycleways</w:t>
      </w:r>
      <w:proofErr w:type="spellEnd"/>
      <w:r w:rsidR="00BC4F30" w:rsidRPr="004905A0">
        <w:t xml:space="preserve"> and the aesthetic quality of the neighbourhood</w:t>
      </w:r>
      <w:r w:rsidR="00BC4F30">
        <w:t xml:space="preserve"> </w:t>
      </w:r>
      <w:r w:rsidR="0097051C">
        <w:fldChar w:fldCharType="begin"/>
      </w:r>
      <w:r w:rsidR="0048038C">
        <w:instrText xml:space="preserve"> ADDIN EN.CITE &lt;EndNote&gt;&lt;Cite&gt;&lt;Author&gt;Christian&lt;/Author&gt;&lt;Year&gt;2011&lt;/Year&gt;&lt;RecNum&gt;27&lt;/RecNum&gt;&lt;DisplayText&gt;(Christian et al., 2011)&lt;/DisplayText&gt;&lt;record&gt;&lt;rec-number&gt;27&lt;/rec-number&gt;&lt;foreign-keys&gt;&lt;key app="EN" db-id="dfdr2ervjdeex5ew2d95x0rqrzs0xpe992at" timestamp="0"&gt;27&lt;/key&gt;&lt;/foreign-keys&gt;&lt;ref-type name="Journal Article"&gt;17&lt;/ref-type&gt;&lt;contributors&gt;&lt;authors&gt;&lt;author&gt;Christian, Hayley E&lt;/author&gt;&lt;author&gt;Bull, Fiona C&lt;/author&gt;&lt;author&gt;Middleton, Nicholas J&lt;/author&gt;&lt;author&gt;Knuiman, Matthew W&lt;/author&gt;&lt;author&gt;Divitini, Mark L&lt;/author&gt;&lt;author&gt;Hooper, Paula&lt;/author&gt;&lt;author&gt;Amarasinghe, Anura&lt;/author&gt;&lt;author&gt;Giles-Corti, Billie&lt;/author&gt;&lt;/authors&gt;&lt;/contributors&gt;&lt;titles&gt;&lt;title&gt;How important is the land use mix measure in understanding walking behaviour? Results from the RESIDE study&lt;/title&gt;&lt;secondary-title&gt;International Journal of Behavioral Nutrition and Physical Activity&lt;/secondary-title&gt;&lt;/titles&gt;&lt;periodical&gt;&lt;full-title&gt;International journal of behavioral nutrition and physical activity&lt;/full-title&gt;&lt;/periodical&gt;&lt;pages&gt;1&lt;/pages&gt;&lt;volume&gt;8&lt;/volume&gt;&lt;number&gt;1&lt;/number&gt;&lt;dates&gt;&lt;year&gt;2011&lt;/year&gt;&lt;/dates&gt;&lt;isbn&gt;1479-5868&lt;/isbn&gt;&lt;urls&gt;&lt;/urls&gt;&lt;/record&gt;&lt;/Cite&gt;&lt;/EndNote&gt;</w:instrText>
      </w:r>
      <w:r w:rsidR="0097051C">
        <w:fldChar w:fldCharType="separate"/>
      </w:r>
      <w:r w:rsidR="0048038C">
        <w:rPr>
          <w:noProof/>
        </w:rPr>
        <w:t>(Christian et al., 2011)</w:t>
      </w:r>
      <w:r w:rsidR="0097051C">
        <w:fldChar w:fldCharType="end"/>
      </w:r>
      <w:r w:rsidR="001F3C87" w:rsidRPr="004905A0">
        <w:t xml:space="preserve">. </w:t>
      </w:r>
      <w:r w:rsidR="0008677D" w:rsidRPr="004905A0">
        <w:t xml:space="preserve">The </w:t>
      </w:r>
      <w:r w:rsidR="00900847" w:rsidRPr="004905A0">
        <w:t xml:space="preserve">underlying </w:t>
      </w:r>
      <w:r w:rsidR="0008677D" w:rsidRPr="004905A0">
        <w:t>principle is that a denser, more connected urban area, with a wider variety of land</w:t>
      </w:r>
      <w:r w:rsidR="00D35AA9" w:rsidRPr="004905A0">
        <w:t xml:space="preserve"> </w:t>
      </w:r>
      <w:r w:rsidR="0008677D" w:rsidRPr="004905A0">
        <w:t>uses</w:t>
      </w:r>
      <w:r w:rsidR="00900847" w:rsidRPr="004905A0">
        <w:t>,</w:t>
      </w:r>
      <w:r w:rsidR="0008677D" w:rsidRPr="004905A0">
        <w:t xml:space="preserve"> within a reasonable walking distance (commonly used distances range from 400m to 1600m or more) </w:t>
      </w:r>
      <w:r w:rsidR="00CA0CC9">
        <w:t xml:space="preserve">to destinations such as </w:t>
      </w:r>
      <w:r w:rsidR="00CA0CC9" w:rsidRPr="004905A0">
        <w:t>public transit stops, retail, parks, post offices, schools, workplaces</w:t>
      </w:r>
      <w:r w:rsidR="00CA0CC9">
        <w:t xml:space="preserve">, is </w:t>
      </w:r>
      <w:r w:rsidR="0008677D" w:rsidRPr="004905A0">
        <w:t>considered more walkable</w:t>
      </w:r>
      <w:r w:rsidR="00BE2E7F" w:rsidRPr="004905A0">
        <w:t xml:space="preserve"> </w:t>
      </w:r>
      <w:r w:rsidR="002C2EC8">
        <w:fldChar w:fldCharType="begin">
          <w:fldData xml:space="preserve">PEVuZE5vdGU+PENpdGU+PEF1dGhvcj5GcmFuazwvQXV0aG9yPjxZZWFyPjIwMTA8L1llYXI+PFJl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</w:fldData>
        </w:fldChar>
      </w:r>
      <w:r w:rsidR="00D95E87">
        <w:instrText xml:space="preserve"> ADDIN EN.CITE </w:instrText>
      </w:r>
      <w:r w:rsidR="00D95E87">
        <w:fldChar w:fldCharType="begin">
          <w:fldData xml:space="preserve">PEVuZE5vdGU+PENpdGU+PEF1dGhvcj5GcmFuazwvQXV0aG9yPjxZZWFyPjIwMTA8L1llYXI+PFJl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</w:fldData>
        </w:fldChar>
      </w:r>
      <w:r w:rsidR="00D95E87">
        <w:instrText xml:space="preserve"> ADDIN EN.CITE.DATA </w:instrText>
      </w:r>
      <w:r w:rsidR="00D95E87">
        <w:fldChar w:fldCharType="end"/>
      </w:r>
      <w:r w:rsidR="002C2EC8">
        <w:fldChar w:fldCharType="separate"/>
      </w:r>
      <w:r w:rsidR="00D95E87">
        <w:rPr>
          <w:noProof/>
        </w:rPr>
        <w:t>(Frank et al., 2010; Giles-Corti et al., 2013; Leslie et al., 2007)</w:t>
      </w:r>
      <w:r w:rsidR="002C2EC8">
        <w:fldChar w:fldCharType="end"/>
      </w:r>
      <w:r w:rsidR="00CA0CC9">
        <w:t xml:space="preserve">. </w:t>
      </w:r>
    </w:p>
    <w:p w14:paraId="36F8F5CE" w14:textId="77777777" w:rsidR="002C2EC8" w:rsidRDefault="002C2EC8" w:rsidP="004905A0"/>
    <w:p w14:paraId="07FABFF9" w14:textId="77777777" w:rsidR="0008677D" w:rsidRPr="004905A0" w:rsidRDefault="000B6944" w:rsidP="004905A0">
      <w:r>
        <w:t xml:space="preserve">The majority of these </w:t>
      </w:r>
      <w:r w:rsidR="00900847" w:rsidRPr="004905A0">
        <w:t xml:space="preserve">indices </w:t>
      </w:r>
      <w:r w:rsidR="0008677D" w:rsidRPr="004905A0">
        <w:t xml:space="preserve">have relatively good correlation with walking for transport, </w:t>
      </w:r>
      <w:r>
        <w:t xml:space="preserve">but </w:t>
      </w:r>
      <w:r w:rsidR="0008677D" w:rsidRPr="004905A0">
        <w:t xml:space="preserve">they </w:t>
      </w:r>
      <w:r>
        <w:t xml:space="preserve">do </w:t>
      </w:r>
      <w:r w:rsidR="0008677D" w:rsidRPr="004905A0">
        <w:t>have certain limitations. One of the major limitations is that the spatial units for which walkability indices are constructed are frequently quite large, even suburb level. For more accurate results, and to minimise the results being biased by the ecological fallacy and the M</w:t>
      </w:r>
      <w:r w:rsidR="00900847" w:rsidRPr="004905A0">
        <w:t>odifiable Areal Unit Problem (M</w:t>
      </w:r>
      <w:r w:rsidR="0008677D" w:rsidRPr="004905A0">
        <w:t>AUP</w:t>
      </w:r>
      <w:r w:rsidR="00900847" w:rsidRPr="004905A0">
        <w:t>)</w:t>
      </w:r>
      <w:r w:rsidR="0008677D" w:rsidRPr="004905A0">
        <w:t xml:space="preserve">, </w:t>
      </w:r>
      <w:r>
        <w:t xml:space="preserve">using </w:t>
      </w:r>
      <w:r w:rsidR="0008677D" w:rsidRPr="004905A0">
        <w:t xml:space="preserve">smaller units, even </w:t>
      </w:r>
      <w:r>
        <w:t xml:space="preserve">the </w:t>
      </w:r>
      <w:r w:rsidR="0008677D" w:rsidRPr="004905A0">
        <w:t xml:space="preserve">property scale, </w:t>
      </w:r>
      <w:r>
        <w:t>is</w:t>
      </w:r>
      <w:r w:rsidR="0008677D" w:rsidRPr="004905A0">
        <w:t xml:space="preserve"> more </w:t>
      </w:r>
      <w:r>
        <w:t>desirable</w:t>
      </w:r>
      <w:r w:rsidR="0008677D" w:rsidRPr="004905A0">
        <w:t xml:space="preserve">. However, </w:t>
      </w:r>
      <w:r w:rsidR="00900847" w:rsidRPr="004905A0">
        <w:t xml:space="preserve">many </w:t>
      </w:r>
      <w:r w:rsidR="0008677D" w:rsidRPr="004905A0">
        <w:t xml:space="preserve">past walkability indices did not </w:t>
      </w:r>
      <w:r>
        <w:t xml:space="preserve">have access to spatial </w:t>
      </w:r>
      <w:r w:rsidR="0008677D" w:rsidRPr="004905A0">
        <w:t xml:space="preserve">data at small enough scale, or </w:t>
      </w:r>
      <w:r w:rsidR="00842E9E">
        <w:t xml:space="preserve">(at the time) </w:t>
      </w:r>
      <w:r>
        <w:t>had in</w:t>
      </w:r>
      <w:r w:rsidR="0008677D" w:rsidRPr="004905A0">
        <w:t xml:space="preserve">sufficient computer processing power. </w:t>
      </w:r>
    </w:p>
    <w:p w14:paraId="39A368A8" w14:textId="77777777" w:rsidR="00E63846" w:rsidRPr="004905A0" w:rsidRDefault="00E63846" w:rsidP="004905A0"/>
    <w:p w14:paraId="4CF2CD85" w14:textId="77777777" w:rsidR="00900847" w:rsidRPr="004905A0" w:rsidRDefault="000B6944" w:rsidP="004905A0">
      <w:r>
        <w:t xml:space="preserve">The majority of these </w:t>
      </w:r>
      <w:r w:rsidRPr="004905A0">
        <w:t xml:space="preserve">indices are relatively effective in predicting walking for transport, </w:t>
      </w:r>
      <w:r>
        <w:t xml:space="preserve">but </w:t>
      </w:r>
      <w:r w:rsidRPr="004905A0">
        <w:t xml:space="preserve">they </w:t>
      </w:r>
      <w:r>
        <w:t xml:space="preserve">are less </w:t>
      </w:r>
      <w:r w:rsidR="00682837">
        <w:t>effective in predicting</w:t>
      </w:r>
      <w:r>
        <w:t xml:space="preserve"> w</w:t>
      </w:r>
      <w:r w:rsidRPr="004905A0">
        <w:t xml:space="preserve">ith walking for recreation or total walking </w:t>
      </w:r>
      <w:r>
        <w:fldChar w:fldCharType="begin"/>
      </w:r>
      <w:r w:rsidR="00D95E87">
        <w:instrText xml:space="preserve"> ADDIN EN.CITE &lt;EndNote&gt;&lt;Cite&gt;&lt;Author&gt;Christian&lt;/Author&gt;&lt;Year&gt;2011&lt;/Year&gt;&lt;RecNum&gt;27&lt;/RecNum&gt;&lt;DisplayText&gt;(Christian et al., 2011; Karen Witten, 2009)&lt;/DisplayText&gt;&lt;record&gt;&lt;rec-number&gt;27&lt;/rec-number&gt;&lt;foreign-keys&gt;&lt;key app="EN" db-id="dfdr2ervjdeex5ew2d95x0rqrzs0xpe992at" timestamp="0"&gt;27&lt;/key&gt;&lt;/foreign-keys&gt;&lt;ref-type name="Journal Article"&gt;17&lt;/ref-type&gt;&lt;contributors&gt;&lt;authors&gt;&lt;author&gt;Christian, Hayley E&lt;/author&gt;&lt;author&gt;Bull, Fiona C&lt;/author&gt;&lt;author&gt;Middleton, Nicholas J&lt;/author&gt;&lt;author&gt;Knuiman, Matthew W&lt;/author&gt;&lt;author&gt;Divitini, Mark L&lt;/author&gt;&lt;author&gt;Hooper, Paula&lt;/author&gt;&lt;author&gt;Amarasinghe, Anura&lt;/author&gt;&lt;author&gt;Giles-Corti, Billie&lt;/author&gt;&lt;/authors&gt;&lt;/contributors&gt;&lt;titles&gt;&lt;title&gt;How important is the land use mix measure in understanding walking behaviour? Results from the RESIDE study&lt;/title&gt;&lt;secondary-title&gt;International Journal of Behavioral Nutrition and Physical Activity&lt;/secondary-title&gt;&lt;/titles&gt;&lt;periodical&gt;&lt;full-title&gt;International journal of behavioral nutrition and physical activity&lt;/full-title&gt;&lt;/periodical&gt;&lt;pages&gt;1&lt;/pages&gt;&lt;volume&gt;8&lt;/volume&gt;&lt;number&gt;1&lt;/number&gt;&lt;dates&gt;&lt;year&gt;2011&lt;/year&gt;&lt;/dates&gt;&lt;isbn&gt;1479-5868&lt;/isbn&gt;&lt;urls&gt;&lt;/urls&gt;&lt;/record&gt;&lt;/Cite&gt;&lt;Cite&gt;&lt;Author&gt;Karen Witten&lt;/Author&gt;&lt;Year&gt;2009&lt;/Year&gt;&lt;RecNum&gt;33&lt;/RecNum&gt;&lt;record&gt;&lt;rec-number&gt;33&lt;/rec-number&gt;&lt;foreign-keys&gt;&lt;key app="EN" db-id="dfdr2ervjdeex5ew2d95x0rqrzs0xpe992at" timestamp="1481683292"&gt;33&lt;/key&gt;&lt;/foreign-keys&gt;&lt;ref-type name="Conference Paper"&gt;47&lt;/ref-type&gt;&lt;contributors&gt;&lt;authors&gt;&lt;author&gt;Karen Witten, Suzanne Mavoa, Robin Kearns&lt;/author&gt;&lt;/authors&gt;&lt;/contributors&gt;&lt;titles&gt;&lt;title&gt;Objective measures of a walkable neighbourhood: how do they fit with residents’ experiences?&lt;/title&gt;&lt;secondary-title&gt;State of Australian Cities&lt;/secondary-title&gt;&lt;/titles&gt;&lt;dates&gt;&lt;year&gt;2009&lt;/year&gt;&lt;/dates&gt;&lt;pub-location&gt;Perth, Australia&lt;/pub-location&gt;&lt;urls&gt;&lt;/urls&gt;&lt;/record&gt;&lt;/Cite&gt;&lt;/EndNote&gt;</w:instrText>
      </w:r>
      <w:r>
        <w:fldChar w:fldCharType="separate"/>
      </w:r>
      <w:r w:rsidR="00D95E87">
        <w:rPr>
          <w:noProof/>
        </w:rPr>
        <w:t>(Christian et al., 2011; Karen Witten, 2009)</w:t>
      </w:r>
      <w:r>
        <w:fldChar w:fldCharType="end"/>
      </w:r>
      <w:r w:rsidRPr="004905A0">
        <w:t xml:space="preserve">. </w:t>
      </w:r>
      <w:r w:rsidR="00682837">
        <w:t xml:space="preserve">Moreover, variables used to create transport walkability indices </w:t>
      </w:r>
      <w:r w:rsidR="00E63846" w:rsidRPr="004905A0">
        <w:t xml:space="preserve">are often not relevant </w:t>
      </w:r>
      <w:r w:rsidR="00682837">
        <w:t xml:space="preserve">for recreational walking which, rather than accessing </w:t>
      </w:r>
      <w:r w:rsidR="00E63846" w:rsidRPr="004905A0">
        <w:t>workplaces or shopping</w:t>
      </w:r>
      <w:r w:rsidR="00900847" w:rsidRPr="004905A0">
        <w:t xml:space="preserve">, </w:t>
      </w:r>
      <w:r w:rsidR="00682837">
        <w:t xml:space="preserve">is done </w:t>
      </w:r>
      <w:r w:rsidR="00900847" w:rsidRPr="004905A0">
        <w:t>for exercise, dog walking</w:t>
      </w:r>
      <w:r w:rsidR="00682837">
        <w:t xml:space="preserve">, </w:t>
      </w:r>
      <w:r w:rsidR="00900847" w:rsidRPr="004905A0">
        <w:t>connection with nature</w:t>
      </w:r>
      <w:r w:rsidR="00682837">
        <w:t xml:space="preserve"> or other reasons</w:t>
      </w:r>
      <w:r w:rsidR="00E63846" w:rsidRPr="004905A0">
        <w:t xml:space="preserve">. </w:t>
      </w:r>
      <w:r w:rsidR="000C7BD8">
        <w:t xml:space="preserve">In addition, </w:t>
      </w:r>
      <w:r w:rsidR="000C7BD8" w:rsidRPr="004905A0">
        <w:t xml:space="preserve">because of data limitations, </w:t>
      </w:r>
      <w:r w:rsidR="000C7BD8">
        <w:t>r</w:t>
      </w:r>
      <w:r w:rsidR="000C7BD8" w:rsidRPr="004905A0">
        <w:t xml:space="preserve">elatively few </w:t>
      </w:r>
      <w:r w:rsidR="000C7BD8">
        <w:t xml:space="preserve">walkability indices include </w:t>
      </w:r>
      <w:r w:rsidR="000C7BD8" w:rsidRPr="004905A0">
        <w:t xml:space="preserve">multiple </w:t>
      </w:r>
      <w:r w:rsidR="000C7BD8">
        <w:t>additional variables that are more i</w:t>
      </w:r>
      <w:r w:rsidR="00E63846" w:rsidRPr="004905A0">
        <w:t>mportant for recreational walking, such as sidewalks, footpaths, shadin</w:t>
      </w:r>
      <w:r w:rsidR="00900847" w:rsidRPr="004905A0">
        <w:t xml:space="preserve">g, traffic volumes, crime etc. </w:t>
      </w:r>
    </w:p>
    <w:p w14:paraId="19C35504" w14:textId="77777777" w:rsidR="00900847" w:rsidRPr="004905A0" w:rsidRDefault="00900847" w:rsidP="004905A0"/>
    <w:p w14:paraId="75A12AEE" w14:textId="77777777" w:rsidR="001F3C87" w:rsidRPr="004905A0" w:rsidRDefault="001F3C87" w:rsidP="004905A0">
      <w:r w:rsidRPr="004905A0">
        <w:t xml:space="preserve">In the context of both walking for recreation, and improving walkability indices, it is suggested, at minimum, including variables such as open space destinations (beach and waterfront, dog parks, other parks, playgrounds), traffic information (traffic volumes, </w:t>
      </w:r>
      <w:r w:rsidR="000C7BD8">
        <w:t xml:space="preserve">and </w:t>
      </w:r>
      <w:r w:rsidRPr="004905A0">
        <w:t xml:space="preserve">types of traffic </w:t>
      </w:r>
      <w:r w:rsidR="000C7BD8">
        <w:t>--</w:t>
      </w:r>
      <w:r w:rsidRPr="004905A0">
        <w:t>particularly heavy traffic), improved transport network information (including footpaths, easements used as short cuts</w:t>
      </w:r>
      <w:r w:rsidR="00D35AA9" w:rsidRPr="004905A0">
        <w:t xml:space="preserve">, </w:t>
      </w:r>
      <w:proofErr w:type="spellStart"/>
      <w:r w:rsidRPr="004905A0">
        <w:t>cycleways</w:t>
      </w:r>
      <w:proofErr w:type="spellEnd"/>
      <w:r w:rsidR="00D35AA9" w:rsidRPr="004905A0">
        <w:t xml:space="preserve"> and the quality thereof</w:t>
      </w:r>
      <w:r w:rsidRPr="004905A0">
        <w:t xml:space="preserve">), </w:t>
      </w:r>
      <w:r w:rsidR="00900847" w:rsidRPr="004905A0">
        <w:t xml:space="preserve">slope </w:t>
      </w:r>
      <w:r w:rsidR="000C7BD8">
        <w:t xml:space="preserve">categories, </w:t>
      </w:r>
      <w:r w:rsidR="00900847" w:rsidRPr="004905A0">
        <w:t>and weighting</w:t>
      </w:r>
      <w:r w:rsidR="000C7BD8">
        <w:t>s</w:t>
      </w:r>
      <w:r w:rsidR="00900847" w:rsidRPr="004905A0">
        <w:t xml:space="preserve"> given to attractive and desirable walking destinations (i.e. do</w:t>
      </w:r>
      <w:r w:rsidR="00D35AA9" w:rsidRPr="004905A0">
        <w:t>g parks and beaches)</w:t>
      </w:r>
      <w:r w:rsidR="000C7BD8">
        <w:fldChar w:fldCharType="begin"/>
      </w:r>
      <w:r w:rsidR="0048038C">
        <w:instrText xml:space="preserve"> ADDIN EN.CITE &lt;EndNote&gt;&lt;Cite&gt;&lt;Author&gt;Frank&lt;/Author&gt;&lt;Year&gt;2010&lt;/Year&gt;&lt;RecNum&gt;16&lt;/RecNum&gt;&lt;DisplayText&gt;(Frank et al., 2010)&lt;/DisplayText&gt;&lt;record&gt;&lt;rec-number&gt;16&lt;/rec-number&gt;&lt;foreign-keys&gt;&lt;key app="EN" db-id="dfdr2ervjdeex5ew2d95x0rqrzs0xpe992at" timestamp="0"&gt;16&lt;/key&gt;&lt;/foreign-keys&gt;&lt;ref-type name="Journal Article"&gt;17&lt;/ref-type&gt;&lt;contributors&gt;&lt;authors&gt;&lt;author&gt;Frank, L. D.&lt;/author&gt;&lt;author&gt;Sallis, J. F.&lt;/author&gt;&lt;author&gt;Saelens, B. E.&lt;/author&gt;&lt;author&gt;Leary, L.&lt;/author&gt;&lt;author&gt;Cain, K.&lt;/author&gt;&lt;author&gt;Conway, T. L.&lt;/author&gt;&lt;author&gt;Hess, P. M.&lt;/author&gt;&lt;/authors&gt;&lt;/contributors&gt;&lt;auth-address&gt;School of Community and Regional Planning, University of British Columbia, 231-1933 West Mall, Vancouver, British Columbia, Canada V6T 1Z2. ldfrank@interchange.ubc.ca&lt;/auth-address&gt;&lt;titles&gt;&lt;title&gt;The development of a walkability index: application to the Neighborhood Quality of Life Study&lt;/title&gt;&lt;secondary-title&gt;Br J Sports Med&lt;/secondary-title&gt;&lt;/titles&gt;&lt;periodical&gt;&lt;full-title&gt;Br J Sports Med&lt;/full-title&gt;&lt;/periodical&gt;&lt;pages&gt;924-33&lt;/pages&gt;&lt;volume&gt;44&lt;/volume&gt;&lt;number&gt;13&lt;/number&gt;&lt;keywords&gt;&lt;keyword&gt;Adult&lt;/keyword&gt;&lt;keyword&gt;*Environment Design&lt;/keyword&gt;&lt;keyword&gt;Health Surveys&lt;/keyword&gt;&lt;keyword&gt;Humans&lt;/keyword&gt;&lt;keyword&gt;Income&lt;/keyword&gt;&lt;keyword&gt;*Quality of Life&lt;/keyword&gt;&lt;keyword&gt;Residence Characteristics&lt;/keyword&gt;&lt;keyword&gt;Urban Health&lt;/keyword&gt;&lt;keyword&gt;Walking/*physiology&lt;/keyword&gt;&lt;/keywords&gt;&lt;dates&gt;&lt;year&gt;2010&lt;/year&gt;&lt;pub-dates&gt;&lt;date&gt;Oct&lt;/date&gt;&lt;/pub-dates&gt;&lt;/dates&gt;&lt;isbn&gt;1473-0480 (Electronic)&amp;#xD;0306-3674 (Linking)&lt;/isbn&gt;&lt;accession-num&gt;19406732&lt;/accession-num&gt;&lt;urls&gt;&lt;related-urls&gt;&lt;url&gt;https://www.ncbi.nlm.nih.gov/pubmed/19406732&lt;/url&gt;&lt;/related-urls&gt;&lt;/urls&gt;&lt;electronic-resource-num&gt;10.1136/bjsm.2009.058701&lt;/electronic-resource-num&gt;&lt;/record&gt;&lt;/Cite&gt;&lt;/EndNote&gt;</w:instrText>
      </w:r>
      <w:r w:rsidR="000C7BD8">
        <w:fldChar w:fldCharType="separate"/>
      </w:r>
      <w:r w:rsidR="0048038C">
        <w:rPr>
          <w:noProof/>
        </w:rPr>
        <w:t>(Frank et al., 2010)</w:t>
      </w:r>
      <w:r w:rsidR="000C7BD8">
        <w:fldChar w:fldCharType="end"/>
      </w:r>
      <w:r w:rsidR="00D35AA9" w:rsidRPr="004905A0">
        <w:t xml:space="preserve">. </w:t>
      </w:r>
    </w:p>
    <w:p w14:paraId="42F8DA4E" w14:textId="77777777" w:rsidR="001F3C87" w:rsidRDefault="001F3C87" w:rsidP="004905A0"/>
    <w:p w14:paraId="5FDBC743" w14:textId="77777777" w:rsidR="00E03D92" w:rsidRPr="004905A0" w:rsidRDefault="00900847" w:rsidP="004905A0">
      <w:r w:rsidRPr="004905A0">
        <w:t xml:space="preserve">In summary, </w:t>
      </w:r>
      <w:r w:rsidR="00E63846" w:rsidRPr="004905A0">
        <w:t xml:space="preserve">from a health and economic perspective, </w:t>
      </w:r>
      <w:r w:rsidR="00D35AA9" w:rsidRPr="004905A0">
        <w:t xml:space="preserve">it is desirable </w:t>
      </w:r>
      <w:r w:rsidR="00E63846" w:rsidRPr="004905A0">
        <w:t xml:space="preserve">to encourage people to be more active, and the cheapest and most accessible type of exercise is walking. </w:t>
      </w:r>
      <w:r w:rsidRPr="004905A0">
        <w:t xml:space="preserve">This innovative pilot study aimed to </w:t>
      </w:r>
      <w:r w:rsidR="00E63846" w:rsidRPr="004905A0">
        <w:t xml:space="preserve">construct a GIS based walkability index for recreation, using a range of variables not commonly used in other indices, and also at a very fine scale (individual lot </w:t>
      </w:r>
      <w:r w:rsidRPr="004905A0">
        <w:t xml:space="preserve">and </w:t>
      </w:r>
      <w:r w:rsidR="00E363BD">
        <w:t>SA1</w:t>
      </w:r>
      <w:r w:rsidRPr="004905A0">
        <w:t xml:space="preserve"> scale). Further, the method used to construct this index </w:t>
      </w:r>
      <w:r w:rsidR="00E63846" w:rsidRPr="004905A0">
        <w:t xml:space="preserve">may be used in any urban area for which sufficient data exists. </w:t>
      </w:r>
    </w:p>
    <w:p w14:paraId="0D7848E2" w14:textId="77777777" w:rsidR="006C0E27" w:rsidRPr="004905A0" w:rsidRDefault="006C0E27" w:rsidP="004905A0"/>
    <w:p w14:paraId="5A90BD06" w14:textId="77777777" w:rsidR="002A065A" w:rsidRPr="004905A0" w:rsidRDefault="002A065A" w:rsidP="00A44D71">
      <w:pPr>
        <w:pStyle w:val="SOACSubHeading"/>
      </w:pPr>
      <w:r w:rsidRPr="004905A0">
        <w:t>Aims and Objectives</w:t>
      </w:r>
    </w:p>
    <w:p w14:paraId="7DB06E7C" w14:textId="77777777" w:rsidR="00900847" w:rsidRPr="004905A0" w:rsidRDefault="00900847" w:rsidP="004905A0"/>
    <w:p w14:paraId="748B8D0B" w14:textId="77777777" w:rsidR="000C7BD8" w:rsidRDefault="002A065A" w:rsidP="000C7BD8">
      <w:r w:rsidRPr="004905A0">
        <w:t xml:space="preserve">The aim of the project </w:t>
      </w:r>
      <w:r w:rsidR="00AA0334" w:rsidRPr="004905A0">
        <w:t>were</w:t>
      </w:r>
      <w:r w:rsidRPr="004905A0">
        <w:t xml:space="preserve"> to assess </w:t>
      </w:r>
      <w:r w:rsidR="0093119E" w:rsidRPr="004905A0">
        <w:t xml:space="preserve">the greater </w:t>
      </w:r>
      <w:r w:rsidRPr="004905A0">
        <w:t xml:space="preserve">Gold Coast City Council </w:t>
      </w:r>
      <w:r w:rsidR="0093119E" w:rsidRPr="004905A0">
        <w:t>Local Government Authority (LGA)</w:t>
      </w:r>
      <w:r w:rsidRPr="004905A0">
        <w:t xml:space="preserve"> for </w:t>
      </w:r>
      <w:r w:rsidR="000C7BD8">
        <w:t xml:space="preserve">the degree of walkability for recreation. </w:t>
      </w:r>
      <w:r w:rsidRPr="004905A0">
        <w:t xml:space="preserve">An important aspect </w:t>
      </w:r>
      <w:r w:rsidR="00AA0334" w:rsidRPr="004905A0">
        <w:t>were</w:t>
      </w:r>
      <w:r w:rsidRPr="004905A0">
        <w:t xml:space="preserve"> to identify those areas which are currently difficult to traverse </w:t>
      </w:r>
      <w:r w:rsidR="0093119E" w:rsidRPr="004905A0">
        <w:t>on foot</w:t>
      </w:r>
      <w:r w:rsidRPr="004905A0">
        <w:t xml:space="preserve">, and the reasons thereof, and to suggest cost effective planning amendments to improve the situation. </w:t>
      </w:r>
    </w:p>
    <w:p w14:paraId="28AEE4E5" w14:textId="77777777" w:rsidR="000C7BD8" w:rsidRDefault="000C7BD8" w:rsidP="000C7BD8"/>
    <w:p w14:paraId="588FEF72" w14:textId="77777777" w:rsidR="000C7BD8" w:rsidRPr="004905A0" w:rsidRDefault="000C7BD8" w:rsidP="000C7BD8">
      <w:r w:rsidRPr="004905A0">
        <w:t xml:space="preserve">The second phase of the study will seek to </w:t>
      </w:r>
      <w:proofErr w:type="spellStart"/>
      <w:r w:rsidRPr="004905A0">
        <w:t>groundtruth</w:t>
      </w:r>
      <w:proofErr w:type="spellEnd"/>
      <w:r w:rsidRPr="004905A0">
        <w:t xml:space="preserve"> the index</w:t>
      </w:r>
      <w:r>
        <w:t xml:space="preserve">; desktop based </w:t>
      </w:r>
      <w:r w:rsidRPr="004905A0">
        <w:t xml:space="preserve">spatial analysis is a valuable tool, but no amount of desktop work can take the place of on-ground, mixed methods research. For example, ‘’mobile methodologies” investigating the ethnographic lived experience of walkability often has very different metrics than pure GIS based work. In a </w:t>
      </w:r>
      <w:r>
        <w:t xml:space="preserve">UK </w:t>
      </w:r>
      <w:r w:rsidRPr="004905A0">
        <w:t xml:space="preserve">study </w:t>
      </w:r>
      <w:r>
        <w:t xml:space="preserve">for example, during an </w:t>
      </w:r>
      <w:r w:rsidRPr="004905A0">
        <w:t xml:space="preserve">‘’on the move survey’’ with study participants, </w:t>
      </w:r>
      <w:r w:rsidR="00294363">
        <w:t xml:space="preserve">researchers </w:t>
      </w:r>
      <w:r w:rsidRPr="004905A0">
        <w:t xml:space="preserve">were able to observe real life pedestrian interactions with traffic, markedly improve communication by including non-verbal body language, and enrich descriptions of the aesthetic quality of the environment </w:t>
      </w:r>
      <w:r>
        <w:fldChar w:fldCharType="begin"/>
      </w:r>
      <w:r w:rsidR="00D95E87">
        <w:instrText xml:space="preserve"> ADDIN EN.CITE &lt;EndNote&gt;&lt;Cite&gt;&lt;Author&gt;Kelly&lt;/Author&gt;&lt;Year&gt;2011&lt;/Year&gt;&lt;RecNum&gt;32&lt;/RecNum&gt;&lt;DisplayText&gt;(Kelly, Tight, Hodgson, &amp;amp; Page, 2011)&lt;/DisplayText&gt;&lt;record&gt;&lt;rec-number&gt;32&lt;/rec-number&gt;&lt;foreign-keys&gt;&lt;key app="EN" db-id="dfdr2ervjdeex5ew2d95x0rqrzs0xpe992at" timestamp="1481601787"&gt;32&lt;/key&gt;&lt;/foreign-keys&gt;&lt;ref-type name="Journal Article"&gt;17&lt;/ref-type&gt;&lt;contributors&gt;&lt;authors&gt;&lt;author&gt;Kelly, CE&lt;/author&gt;&lt;author&gt;Tight, MR&lt;/author&gt;&lt;author&gt;Hodgson, FC&lt;/author&gt;&lt;author&gt;Page, MW&lt;/author&gt;&lt;/authors&gt;&lt;/contributors&gt;&lt;titles&gt;&lt;title&gt;A comparison of three methods for assessing the walkability of the pedestrian environment&lt;/title&gt;&lt;secondary-title&gt;Journal of Transport Geography&lt;/secondary-title&gt;&lt;/titles&gt;&lt;periodical&gt;&lt;full-title&gt;Journal of Transport Geography&lt;/full-title&gt;&lt;/periodical&gt;&lt;pages&gt;1500-1508&lt;/pages&gt;&lt;volume&gt;19&lt;/volume&gt;&lt;number&gt;6&lt;/number&gt;&lt;dates&gt;&lt;year&gt;2011&lt;/year&gt;&lt;/dates&gt;&lt;isbn&gt;0966-6923&lt;/isbn&gt;&lt;urls&gt;&lt;/urls&gt;&lt;/record&gt;&lt;/Cite&gt;&lt;/EndNote&gt;</w:instrText>
      </w:r>
      <w:r>
        <w:fldChar w:fldCharType="separate"/>
      </w:r>
      <w:r w:rsidR="00D95E87">
        <w:rPr>
          <w:noProof/>
        </w:rPr>
        <w:t>(Kelly, Tight, Hodgson, &amp; Page, 2011)</w:t>
      </w:r>
      <w:r>
        <w:fldChar w:fldCharType="end"/>
      </w:r>
      <w:r w:rsidRPr="004905A0">
        <w:t xml:space="preserve">. </w:t>
      </w:r>
    </w:p>
    <w:p w14:paraId="24E1C27B" w14:textId="77777777" w:rsidR="000C7BD8" w:rsidRPr="004905A0" w:rsidRDefault="000C7BD8" w:rsidP="000C7BD8"/>
    <w:p w14:paraId="03EEA8E7" w14:textId="77777777" w:rsidR="002A065A" w:rsidRPr="004905A0" w:rsidRDefault="002A065A" w:rsidP="00A44D71">
      <w:pPr>
        <w:pStyle w:val="SOACSubHeading"/>
      </w:pPr>
      <w:r w:rsidRPr="004905A0">
        <w:t>Study Area</w:t>
      </w:r>
    </w:p>
    <w:p w14:paraId="75D24C94" w14:textId="77777777" w:rsidR="00900847" w:rsidRPr="004905A0" w:rsidRDefault="00900847" w:rsidP="004905A0"/>
    <w:p w14:paraId="1FD0BF7B" w14:textId="77777777" w:rsidR="002A065A" w:rsidRPr="004905A0" w:rsidRDefault="002A065A" w:rsidP="004905A0">
      <w:r w:rsidRPr="004905A0">
        <w:t xml:space="preserve">The study area </w:t>
      </w:r>
      <w:r w:rsidR="0093119E" w:rsidRPr="004905A0">
        <w:t>is the</w:t>
      </w:r>
      <w:r w:rsidRPr="004905A0">
        <w:t xml:space="preserve"> Gold Coast City Council (GCCC) </w:t>
      </w:r>
      <w:r w:rsidR="0093119E" w:rsidRPr="004905A0">
        <w:t xml:space="preserve">LGA. </w:t>
      </w:r>
      <w:r w:rsidRPr="004905A0">
        <w:t xml:space="preserve">The spatial unit studied </w:t>
      </w:r>
      <w:r w:rsidR="00AA0334" w:rsidRPr="004905A0">
        <w:t>were</w:t>
      </w:r>
      <w:r w:rsidR="0093119E" w:rsidRPr="004905A0">
        <w:t xml:space="preserve"> </w:t>
      </w:r>
      <w:r w:rsidR="0082390D" w:rsidRPr="004905A0">
        <w:t xml:space="preserve">individual properties, </w:t>
      </w:r>
      <w:r w:rsidR="0093119E" w:rsidRPr="004905A0">
        <w:t>Mesh Block</w:t>
      </w:r>
      <w:r w:rsidR="0082390D" w:rsidRPr="004905A0">
        <w:t>s</w:t>
      </w:r>
      <w:r w:rsidR="00294363">
        <w:t xml:space="preserve"> and Statistical Area (SA</w:t>
      </w:r>
      <w:r w:rsidR="002503D3">
        <w:t>) 1</w:t>
      </w:r>
      <w:r w:rsidR="0093119E" w:rsidRPr="004905A0">
        <w:t xml:space="preserve">, but for certain demographic and health related variables, the results </w:t>
      </w:r>
      <w:r w:rsidR="00900847" w:rsidRPr="004905A0">
        <w:t xml:space="preserve">were </w:t>
      </w:r>
      <w:r w:rsidR="00A6731A" w:rsidRPr="004905A0">
        <w:t xml:space="preserve">aggregated to </w:t>
      </w:r>
      <w:r w:rsidRPr="004905A0">
        <w:t xml:space="preserve">SA2 </w:t>
      </w:r>
      <w:r w:rsidR="00900847" w:rsidRPr="004905A0">
        <w:t>as these variables</w:t>
      </w:r>
      <w:r w:rsidRPr="004905A0">
        <w:t xml:space="preserve"> are only available at this scale. </w:t>
      </w:r>
    </w:p>
    <w:p w14:paraId="264E92F3" w14:textId="77777777" w:rsidR="002A065A" w:rsidRPr="004905A0" w:rsidRDefault="002A065A" w:rsidP="004905A0"/>
    <w:p w14:paraId="2F682FC6" w14:textId="77777777" w:rsidR="0082390D" w:rsidRPr="004905A0" w:rsidRDefault="003C6A2C" w:rsidP="0030199F">
      <w:pPr>
        <w:pStyle w:val="SOACHeading"/>
      </w:pPr>
      <w:r w:rsidRPr="004905A0">
        <w:t>Method</w:t>
      </w:r>
      <w:r w:rsidR="00C14A2B">
        <w:t xml:space="preserve"> and Results </w:t>
      </w:r>
    </w:p>
    <w:p w14:paraId="4AFD7AF2" w14:textId="77777777" w:rsidR="004803F1" w:rsidRPr="004905A0" w:rsidRDefault="004803F1" w:rsidP="004905A0"/>
    <w:p w14:paraId="796282B5" w14:textId="77777777" w:rsidR="00C12837" w:rsidRDefault="00C12837" w:rsidP="004905A0">
      <w:r w:rsidRPr="004905A0">
        <w:t xml:space="preserve">This paper reports on the GIS method used to create the Recreation Walkability </w:t>
      </w:r>
      <w:r w:rsidR="005008B1" w:rsidRPr="004905A0">
        <w:t>Surface In</w:t>
      </w:r>
      <w:r w:rsidRPr="004905A0">
        <w:t xml:space="preserve">dex. </w:t>
      </w:r>
      <w:r w:rsidR="00FC5075" w:rsidRPr="004905A0">
        <w:t>The method was largely modified from that of</w:t>
      </w:r>
      <w:r w:rsidR="00FC5075">
        <w:t xml:space="preserve"> </w:t>
      </w:r>
      <w:r w:rsidR="00FC5075">
        <w:fldChar w:fldCharType="begin"/>
      </w:r>
      <w:r w:rsidR="00FC5075">
        <w:instrText xml:space="preserve"> ADDIN EN.CITE &lt;EndNote&gt;&lt;Cite AuthorYear="1"&gt;&lt;Author&gt;Holbrow&lt;/Author&gt;&lt;Year&gt;2010&lt;/Year&gt;&lt;RecNum&gt;48&lt;/RecNum&gt;&lt;DisplayText&gt;Holbrow (2010)&lt;/DisplayText&gt;&lt;record&gt;&lt;rec-number&gt;48&lt;/rec-number&gt;&lt;foreign-keys&gt;&lt;key app="EN" db-id="dfdr2ervjdeex5ew2d95x0rqrzs0xpe992at" timestamp="1500858137"&gt;48&lt;/key&gt;&lt;/foreign-keys&gt;&lt;ref-type name="Report"&gt;27&lt;/ref-type&gt;&lt;contributors&gt;&lt;authors&gt;&lt;author&gt;Holbrow, G&lt;/author&gt;&lt;/authors&gt;&lt;/contributors&gt;&lt;titles&gt;&lt;title&gt;Walking the Network. A Novel Methodolgoy for Measuring Walkability Using Distance to Destinations Along a Network&lt;/title&gt;&lt;/titles&gt;&lt;dates&gt;&lt;year&gt;2010&lt;/year&gt;&lt;/dates&gt;&lt;publisher&gt;Department of Urban and Environmental Policy and Planning, Tufts University&lt;/publisher&gt;&lt;urls&gt;&lt;related-urls&gt;&lt;url&gt;http://sites.tufts.edu/gis/files/2013/02/Holbrow_Gabriel.pdf&lt;/url&gt;&lt;/related-urls&gt;&lt;/urls&gt;&lt;/record&gt;&lt;/Cite&gt;&lt;/EndNote&gt;</w:instrText>
      </w:r>
      <w:r w:rsidR="00FC5075">
        <w:fldChar w:fldCharType="separate"/>
      </w:r>
      <w:r w:rsidR="00FC5075">
        <w:rPr>
          <w:noProof/>
        </w:rPr>
        <w:t>Holbrow (2010)</w:t>
      </w:r>
      <w:r w:rsidR="00FC5075">
        <w:fldChar w:fldCharType="end"/>
      </w:r>
      <w:r w:rsidR="00FC5075" w:rsidRPr="004905A0">
        <w:t xml:space="preserve">. </w:t>
      </w:r>
      <w:r w:rsidRPr="004905A0">
        <w:t xml:space="preserve">Unlike many other </w:t>
      </w:r>
      <w:r w:rsidR="005008B1" w:rsidRPr="004905A0">
        <w:t xml:space="preserve">walkability </w:t>
      </w:r>
      <w:r w:rsidRPr="004905A0">
        <w:t xml:space="preserve">indices, </w:t>
      </w:r>
      <w:r w:rsidR="00EA3226" w:rsidRPr="004905A0">
        <w:t>a</w:t>
      </w:r>
      <w:r w:rsidRPr="004905A0">
        <w:t xml:space="preserve"> </w:t>
      </w:r>
      <w:r w:rsidR="005008B1" w:rsidRPr="004905A0">
        <w:t xml:space="preserve">raster based surface was used to create a recreation walkability </w:t>
      </w:r>
      <w:r w:rsidRPr="004905A0">
        <w:t>index</w:t>
      </w:r>
      <w:r w:rsidR="005008B1" w:rsidRPr="004905A0">
        <w:t xml:space="preserve">. </w:t>
      </w:r>
      <w:r w:rsidR="00294363">
        <w:t>This study also used</w:t>
      </w:r>
      <w:r w:rsidR="005008B1" w:rsidRPr="004905A0">
        <w:t xml:space="preserve"> different and a greater variety of varia</w:t>
      </w:r>
      <w:r w:rsidRPr="004905A0">
        <w:t xml:space="preserve">bles than </w:t>
      </w:r>
      <w:r w:rsidR="005008B1" w:rsidRPr="004905A0">
        <w:t>most s</w:t>
      </w:r>
      <w:r w:rsidRPr="004905A0">
        <w:t xml:space="preserve">tandard </w:t>
      </w:r>
      <w:r w:rsidR="005008B1" w:rsidRPr="004905A0">
        <w:t>walkability indices</w:t>
      </w:r>
      <w:r w:rsidRPr="004905A0">
        <w:t xml:space="preserve"> (</w:t>
      </w:r>
      <w:r w:rsidR="00294363">
        <w:t xml:space="preserve">i.e. a combination of </w:t>
      </w:r>
      <w:r w:rsidRPr="004905A0">
        <w:t xml:space="preserve">connectivity, land use mix and </w:t>
      </w:r>
      <w:r w:rsidR="00294363">
        <w:t xml:space="preserve">residential </w:t>
      </w:r>
      <w:r w:rsidRPr="004905A0">
        <w:t>density)</w:t>
      </w:r>
      <w:r w:rsidR="00B56DE4">
        <w:fldChar w:fldCharType="begin"/>
      </w:r>
      <w:r w:rsidR="00D95E87">
        <w:instrText xml:space="preserve"> ADDIN EN.CITE &lt;EndNote&gt;&lt;Cite&gt;&lt;Author&gt;Leslie&lt;/Author&gt;&lt;Year&gt;2007&lt;/Year&gt;&lt;RecNum&gt;12&lt;/RecNum&gt;&lt;DisplayText&gt;(Giles-Corti et al., 2013; Leslie et al., 2007)&lt;/DisplayText&gt;&lt;record&gt;&lt;rec-number&gt;12&lt;/rec-number&gt;&lt;foreign-keys&gt;&lt;key app="EN" db-id="dfdr2ervjdeex5ew2d95x0rqrzs0xpe992at" timestamp="0"&gt;12&lt;/key&gt;&lt;/foreign-keys&gt;&lt;ref-type name="Journal Article"&gt;17&lt;/ref-type&gt;&lt;contributors&gt;&lt;authors&gt;&lt;author&gt;Leslie, Eva&lt;/author&gt;&lt;author&gt;Coffee, Neil&lt;/author&gt;&lt;author&gt;Frank, Lawrence&lt;/author&gt;&lt;author&gt;Owen, Neville&lt;/author&gt;&lt;author&gt;Bauman, Adrian&lt;/author&gt;&lt;author&gt;Hugo, Graeme&lt;/author&gt;&lt;/authors&gt;&lt;/contributors&gt;&lt;titles&gt;&lt;title&gt;Walkability of local communities: using geographic information systems to objectively assess relevant environmental attributes&lt;/title&gt;&lt;secondary-title&gt;Health &amp;amp; place&lt;/secondary-title&gt;&lt;/titles&gt;&lt;pages&gt;111-122&lt;/pages&gt;&lt;volume&gt;13&lt;/volume&gt;&lt;number&gt;1&lt;/number&gt;&lt;dates&gt;&lt;year&gt;2007&lt;/year&gt;&lt;/dates&gt;&lt;isbn&gt;1353-8292&lt;/isbn&gt;&lt;urls&gt;&lt;/urls&gt;&lt;/record&gt;&lt;/Cite&gt;&lt;Cite&gt;&lt;Author&gt;Giles-Corti&lt;/Author&gt;&lt;Year&gt;2013&lt;/Year&gt;&lt;RecNum&gt;11&lt;/RecNum&gt;&lt;record&gt;&lt;rec-number&gt;11&lt;/rec-number&gt;&lt;foreign-keys&gt;&lt;key app="EN" db-id="dfdr2ervjdeex5ew2d95x0rqrzs0xpe992at" timestamp="0"&gt;11&lt;/key&gt;&lt;/foreign-keys&gt;&lt;ref-type name="Conference Proceedings"&gt;10&lt;/ref-type&gt;&lt;contributors&gt;&lt;authors&gt;&lt;author&gt;Giles-Corti, B&lt;/author&gt;&lt;author&gt;Macaulay, G&lt;/author&gt;&lt;author&gt;Middleton, N&lt;/author&gt;&lt;author&gt;Boruff, B&lt;/author&gt;&lt;author&gt;Whitzman, C&lt;/author&gt;&lt;author&gt;Bull, F&lt;/author&gt;&lt;author&gt;Butterworth, I&lt;/author&gt;&lt;author&gt;Badland, H&lt;/author&gt;&lt;author&gt;Mavoa, S&lt;/author&gt;&lt;author&gt;Roberts, R&lt;/author&gt;&lt;/authors&gt;&lt;/contributors&gt;&lt;titles&gt;&lt;title&gt;Development and trial of an automated open source walkability index tool through the Australian urban research infrastructure network’s open source portal&lt;/title&gt;&lt;secondary-title&gt;State of Australian Cities National Conference, 2013, Sydney, New South Wales, Australia&lt;/secondary-title&gt;&lt;/titles&gt;&lt;dates&gt;&lt;year&gt;2013&lt;/year&gt;&lt;/dates&gt;&lt;isbn&gt;1740440331&lt;/isbn&gt;&lt;urls&gt;&lt;/urls&gt;&lt;/record&gt;&lt;/Cite&gt;&lt;/EndNote&gt;</w:instrText>
      </w:r>
      <w:r w:rsidR="00B56DE4">
        <w:fldChar w:fldCharType="separate"/>
      </w:r>
      <w:r w:rsidR="00D95E87">
        <w:rPr>
          <w:noProof/>
        </w:rPr>
        <w:t>(Giles-Corti et al., 2013; Leslie et al., 2007)</w:t>
      </w:r>
      <w:r w:rsidR="00B56DE4">
        <w:fldChar w:fldCharType="end"/>
      </w:r>
      <w:r w:rsidRPr="004905A0">
        <w:t>. It also use</w:t>
      </w:r>
      <w:r w:rsidR="00FA093A" w:rsidRPr="004905A0">
        <w:t>d</w:t>
      </w:r>
      <w:r w:rsidRPr="004905A0">
        <w:t xml:space="preserve"> </w:t>
      </w:r>
      <w:r w:rsidR="0082390D" w:rsidRPr="004905A0">
        <w:t xml:space="preserve">greater </w:t>
      </w:r>
      <w:r w:rsidRPr="004905A0">
        <w:t>distance</w:t>
      </w:r>
      <w:r w:rsidR="0082390D" w:rsidRPr="004905A0">
        <w:t>s</w:t>
      </w:r>
      <w:r w:rsidRPr="004905A0">
        <w:t xml:space="preserve"> than </w:t>
      </w:r>
      <w:r w:rsidR="00294363">
        <w:t xml:space="preserve">those common to </w:t>
      </w:r>
      <w:r w:rsidRPr="004905A0">
        <w:t>walking for transport</w:t>
      </w:r>
      <w:r w:rsidR="00294363">
        <w:t xml:space="preserve"> indices</w:t>
      </w:r>
      <w:r w:rsidRPr="004905A0">
        <w:t xml:space="preserve"> (</w:t>
      </w:r>
      <w:r w:rsidR="00FA093A" w:rsidRPr="004905A0">
        <w:t>generally around</w:t>
      </w:r>
      <w:r w:rsidRPr="004905A0">
        <w:t xml:space="preserve"> 400 to 800m); and </w:t>
      </w:r>
      <w:r w:rsidR="00FA093A" w:rsidRPr="004905A0">
        <w:t xml:space="preserve">instead </w:t>
      </w:r>
      <w:r w:rsidR="0082390D" w:rsidRPr="004905A0">
        <w:t>create</w:t>
      </w:r>
      <w:r w:rsidR="00FA093A" w:rsidRPr="004905A0">
        <w:t>d</w:t>
      </w:r>
      <w:r w:rsidR="0082390D" w:rsidRPr="004905A0">
        <w:t xml:space="preserve"> Service Areas from 500</w:t>
      </w:r>
      <w:r w:rsidR="00FA093A" w:rsidRPr="004905A0">
        <w:t xml:space="preserve"> to 1500m (</w:t>
      </w:r>
      <w:r w:rsidR="00B56DE4">
        <w:t>equating to a one to three kilometre r</w:t>
      </w:r>
      <w:r w:rsidR="00FA093A" w:rsidRPr="004905A0">
        <w:t xml:space="preserve">eturn trip). These distances were based on </w:t>
      </w:r>
      <w:r w:rsidR="0082390D" w:rsidRPr="004905A0">
        <w:t xml:space="preserve">the </w:t>
      </w:r>
      <w:r w:rsidRPr="004905A0">
        <w:t>minimum recommended distance for walking per day</w:t>
      </w:r>
      <w:r w:rsidR="00FA093A" w:rsidRPr="004905A0">
        <w:t xml:space="preserve">, which is around </w:t>
      </w:r>
      <w:r w:rsidRPr="004905A0">
        <w:t>30 minu</w:t>
      </w:r>
      <w:r w:rsidR="0082390D" w:rsidRPr="004905A0">
        <w:t>tes, or 2km @ 15 minutes per km</w:t>
      </w:r>
      <w:r w:rsidR="00B56DE4">
        <w:fldChar w:fldCharType="begin"/>
      </w:r>
      <w:r w:rsidR="0048038C">
        <w:instrText xml:space="preserve"> ADDIN EN.CITE &lt;EndNote&gt;&lt;Cite&gt;&lt;Author&gt;Australian Government&lt;/Author&gt;&lt;Year&gt;2017&lt;/Year&gt;&lt;RecNum&gt;34&lt;/RecNum&gt;&lt;DisplayText&gt;(Australian Government, 2017)&lt;/DisplayText&gt;&lt;record&gt;&lt;rec-number&gt;34&lt;/rec-number&gt;&lt;foreign-keys&gt;&lt;key app="EN" db-id="dfdr2ervjdeex5ew2d95x0rqrzs0xpe992at" timestamp="1500849034"&gt;34&lt;/key&gt;&lt;/foreign-keys&gt;&lt;ref-type name="Government Document"&gt;46&lt;/ref-type&gt;&lt;contributors&gt;&lt;authors&gt;&lt;author&gt;Australian Government,&lt;/author&gt;&lt;/authors&gt;&lt;secondary-authors&gt;&lt;author&gt;Australian Government Department of Health&lt;/author&gt;&lt;/secondary-authors&gt;&lt;/contributors&gt;&lt;titles&gt;&lt;title&gt;Australia&amp;apos;s Physical Activity and Sedentary Behaviour Guidelines&lt;/title&gt;&lt;/titles&gt;&lt;number&gt;24 July 2017&lt;/number&gt;&lt;dates&gt;&lt;year&gt;2017&lt;/year&gt;&lt;/dates&gt;&lt;publisher&gt;Australian Government Department of Health&lt;/publisher&gt;&lt;urls&gt;&lt;related-urls&gt;&lt;url&gt;http://www.health.gov.au/internet/main/publishing.nsf/content/health-pubhlth-strateg-phys-act-guidelines&lt;/url&gt;&lt;/related-urls&gt;&lt;/urls&gt;&lt;/record&gt;&lt;/Cite&gt;&lt;/EndNote&gt;</w:instrText>
      </w:r>
      <w:r w:rsidR="00B56DE4">
        <w:fldChar w:fldCharType="separate"/>
      </w:r>
      <w:r w:rsidR="0048038C">
        <w:rPr>
          <w:noProof/>
        </w:rPr>
        <w:t>(Australian Government, 2017)</w:t>
      </w:r>
      <w:r w:rsidR="00B56DE4">
        <w:fldChar w:fldCharType="end"/>
      </w:r>
      <w:r w:rsidRPr="004905A0">
        <w:t xml:space="preserve">. </w:t>
      </w:r>
    </w:p>
    <w:p w14:paraId="533D5011" w14:textId="77777777" w:rsidR="00FA7F0C" w:rsidRDefault="00FA7F0C" w:rsidP="004905A0"/>
    <w:p w14:paraId="72356ED2" w14:textId="77777777" w:rsidR="00FA7F0C" w:rsidRPr="004905A0" w:rsidRDefault="00FA7F0C" w:rsidP="00FA7F0C">
      <w:r w:rsidRPr="004905A0">
        <w:t>The method was largely modified from that of</w:t>
      </w:r>
      <w:r>
        <w:t xml:space="preserve"> </w:t>
      </w:r>
      <w:r>
        <w:fldChar w:fldCharType="begin"/>
      </w:r>
      <w:r>
        <w:instrText xml:space="preserve"> ADDIN EN.CITE &lt;EndNote&gt;&lt;Cite AuthorYear="1"&gt;&lt;Author&gt;Holbrow&lt;/Author&gt;&lt;Year&gt;2010&lt;/Year&gt;&lt;RecNum&gt;48&lt;/RecNum&gt;&lt;DisplayText&gt;Holbrow (2010)&lt;/DisplayText&gt;&lt;record&gt;&lt;rec-number&gt;48&lt;/rec-number&gt;&lt;foreign-keys&gt;&lt;key app="EN" db-id="dfdr2ervjdeex5ew2d95x0rqrzs0xpe992at" timestamp="1500858137"&gt;48&lt;/key&gt;&lt;/foreign-keys&gt;&lt;ref-type name="Report"&gt;27&lt;/ref-type&gt;&lt;contributors&gt;&lt;authors&gt;&lt;author&gt;Holbrow, G&lt;/author&gt;&lt;/authors&gt;&lt;/contributors&gt;&lt;titles&gt;&lt;title&gt;Walking the Network. A Novel Methodolgoy for Measuring Walkability Using Distance to Destinations Along a Network&lt;/title&gt;&lt;/titles&gt;&lt;dates&gt;&lt;year&gt;2010&lt;/year&gt;&lt;/dates&gt;&lt;publisher&gt;Department of Urban and Environmental Policy and Planning, Tufts University&lt;/publisher&gt;&lt;urls&gt;&lt;related-urls&gt;&lt;url&gt;http://sites.tufts.edu/gis/files/2013/02/Holbrow_Gabriel.pdf&lt;/url&gt;&lt;/related-urls&gt;&lt;/urls&gt;&lt;/record&gt;&lt;/Cite&gt;&lt;/EndNote&gt;</w:instrText>
      </w:r>
      <w:r>
        <w:fldChar w:fldCharType="separate"/>
      </w:r>
      <w:r>
        <w:rPr>
          <w:noProof/>
        </w:rPr>
        <w:t>Holbrow (2010)</w:t>
      </w:r>
      <w:r>
        <w:fldChar w:fldCharType="end"/>
      </w:r>
      <w:r w:rsidRPr="004905A0">
        <w:t xml:space="preserve">. The initial phase of the GIS analysis involved creating a base map in </w:t>
      </w:r>
      <w:proofErr w:type="spellStart"/>
      <w:r w:rsidRPr="004905A0">
        <w:t>ArcGis</w:t>
      </w:r>
      <w:proofErr w:type="spellEnd"/>
      <w:r w:rsidRPr="004905A0">
        <w:t xml:space="preserve"> 10.4.1, and a file geodatabase</w:t>
      </w:r>
      <w:r>
        <w:t xml:space="preserve"> to store the datasets</w:t>
      </w:r>
      <w:r w:rsidRPr="004905A0">
        <w:t>. File geodatabases make storing and manipulating spatial data much faster and more effective, ensure that all layers share a common coordinate system and are required to use Network Analysis. A geographic coordinate system (GCS_GDA_1994, which was common to the majority of the datasets) was used. Feature datasets were created to store the data and included the following categories, Land Use and Cadastre, Cartographic and Transport. The Transport feature dataset was used to store the transport-related data and for network analysis.</w:t>
      </w:r>
    </w:p>
    <w:p w14:paraId="06E9558B" w14:textId="77777777" w:rsidR="00FA7F0C" w:rsidRPr="004905A0" w:rsidRDefault="00FA7F0C" w:rsidP="00FA7F0C"/>
    <w:p w14:paraId="408374A9" w14:textId="77777777" w:rsidR="00C12837" w:rsidRPr="004905A0" w:rsidRDefault="00C12837" w:rsidP="00A44D71">
      <w:pPr>
        <w:pStyle w:val="SOACTable"/>
      </w:pPr>
      <w:r w:rsidRPr="004905A0">
        <w:t xml:space="preserve">Table 1: Datasets used in GIS analysis </w:t>
      </w:r>
    </w:p>
    <w:p w14:paraId="0E1F55F5" w14:textId="77777777" w:rsidR="00C12837" w:rsidRPr="004905A0" w:rsidRDefault="00C12837" w:rsidP="004905A0"/>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613"/>
        <w:gridCol w:w="4645"/>
        <w:gridCol w:w="2028"/>
      </w:tblGrid>
      <w:tr w:rsidR="00AF3774" w:rsidRPr="00FC5075" w14:paraId="48A9C501" w14:textId="77777777" w:rsidTr="00AF3774">
        <w:tc>
          <w:tcPr>
            <w:tcW w:w="1407" w:type="pct"/>
          </w:tcPr>
          <w:p w14:paraId="63315452" w14:textId="77777777" w:rsidR="00AF3774" w:rsidRPr="00FC5075" w:rsidRDefault="00AF3774" w:rsidP="00E363BD">
            <w:pPr>
              <w:pStyle w:val="SOACNormal"/>
              <w:jc w:val="left"/>
              <w:rPr>
                <w:b/>
                <w:sz w:val="20"/>
                <w:szCs w:val="20"/>
              </w:rPr>
            </w:pPr>
            <w:r w:rsidRPr="00FC5075">
              <w:rPr>
                <w:b/>
                <w:sz w:val="20"/>
                <w:szCs w:val="20"/>
              </w:rPr>
              <w:t>Dataset (Original)</w:t>
            </w:r>
          </w:p>
        </w:tc>
        <w:tc>
          <w:tcPr>
            <w:tcW w:w="2501" w:type="pct"/>
          </w:tcPr>
          <w:p w14:paraId="767CB018" w14:textId="77777777" w:rsidR="00AF3774" w:rsidRPr="00FC5075" w:rsidRDefault="00AF3774" w:rsidP="00E363BD">
            <w:pPr>
              <w:pStyle w:val="SOACNormal"/>
              <w:jc w:val="left"/>
              <w:rPr>
                <w:b/>
                <w:sz w:val="20"/>
                <w:szCs w:val="20"/>
              </w:rPr>
            </w:pPr>
            <w:r w:rsidRPr="00FC5075">
              <w:rPr>
                <w:b/>
                <w:sz w:val="20"/>
                <w:szCs w:val="20"/>
              </w:rPr>
              <w:t>Description</w:t>
            </w:r>
          </w:p>
        </w:tc>
        <w:tc>
          <w:tcPr>
            <w:tcW w:w="1093" w:type="pct"/>
          </w:tcPr>
          <w:p w14:paraId="287C6E8C" w14:textId="77777777" w:rsidR="00AF3774" w:rsidRPr="00FC5075" w:rsidRDefault="00AF3774" w:rsidP="00E363BD">
            <w:pPr>
              <w:pStyle w:val="SOACNormal"/>
              <w:jc w:val="left"/>
              <w:rPr>
                <w:b/>
                <w:sz w:val="20"/>
                <w:szCs w:val="20"/>
              </w:rPr>
            </w:pPr>
            <w:r w:rsidRPr="00FC5075">
              <w:rPr>
                <w:b/>
                <w:sz w:val="20"/>
                <w:szCs w:val="20"/>
              </w:rPr>
              <w:t>Format</w:t>
            </w:r>
          </w:p>
        </w:tc>
      </w:tr>
      <w:tr w:rsidR="00AF3774" w:rsidRPr="00E363BD" w14:paraId="43A0DFCA" w14:textId="77777777" w:rsidTr="00AF3774">
        <w:tc>
          <w:tcPr>
            <w:tcW w:w="1407" w:type="pct"/>
          </w:tcPr>
          <w:p w14:paraId="33F79087" w14:textId="77777777" w:rsidR="00AF3774" w:rsidRPr="00E363BD" w:rsidRDefault="00AF3774" w:rsidP="00E363BD">
            <w:pPr>
              <w:pStyle w:val="SOACNormal"/>
              <w:jc w:val="left"/>
              <w:rPr>
                <w:sz w:val="20"/>
                <w:szCs w:val="20"/>
              </w:rPr>
            </w:pPr>
            <w:r w:rsidRPr="00E363BD">
              <w:rPr>
                <w:sz w:val="20"/>
                <w:szCs w:val="20"/>
              </w:rPr>
              <w:t>Digital Cadastral Database</w:t>
            </w:r>
          </w:p>
        </w:tc>
        <w:tc>
          <w:tcPr>
            <w:tcW w:w="2501" w:type="pct"/>
          </w:tcPr>
          <w:p w14:paraId="3B706ABA" w14:textId="77777777" w:rsidR="00AF3774" w:rsidRPr="00E363BD" w:rsidRDefault="00AF3774" w:rsidP="00E363BD">
            <w:pPr>
              <w:pStyle w:val="SOACNormal"/>
              <w:jc w:val="left"/>
              <w:rPr>
                <w:sz w:val="20"/>
                <w:szCs w:val="20"/>
              </w:rPr>
            </w:pPr>
            <w:r w:rsidRPr="00E363BD">
              <w:rPr>
                <w:sz w:val="20"/>
                <w:szCs w:val="20"/>
              </w:rPr>
              <w:t>Property boundaries, including waterways and roads</w:t>
            </w:r>
          </w:p>
        </w:tc>
        <w:tc>
          <w:tcPr>
            <w:tcW w:w="1093" w:type="pct"/>
          </w:tcPr>
          <w:p w14:paraId="62BB39AF" w14:textId="77777777" w:rsidR="00AF3774" w:rsidRPr="00E363BD" w:rsidRDefault="00AF3774" w:rsidP="00E363BD">
            <w:pPr>
              <w:pStyle w:val="SOACNormal"/>
              <w:jc w:val="left"/>
              <w:rPr>
                <w:sz w:val="20"/>
                <w:szCs w:val="20"/>
              </w:rPr>
            </w:pPr>
            <w:r w:rsidRPr="00E363BD">
              <w:rPr>
                <w:sz w:val="20"/>
                <w:szCs w:val="20"/>
              </w:rPr>
              <w:t>Geodatabase. Polygon</w:t>
            </w:r>
          </w:p>
        </w:tc>
      </w:tr>
      <w:tr w:rsidR="00AF3774" w:rsidRPr="00E363BD" w14:paraId="4D810E5D" w14:textId="77777777" w:rsidTr="00AF3774">
        <w:tc>
          <w:tcPr>
            <w:tcW w:w="1407" w:type="pct"/>
          </w:tcPr>
          <w:p w14:paraId="0DB633D5" w14:textId="77777777" w:rsidR="00AF3774" w:rsidRPr="00E363BD" w:rsidRDefault="00AF3774" w:rsidP="00E363BD">
            <w:pPr>
              <w:pStyle w:val="SOACNormal"/>
              <w:jc w:val="left"/>
              <w:rPr>
                <w:sz w:val="20"/>
                <w:szCs w:val="20"/>
              </w:rPr>
            </w:pPr>
            <w:proofErr w:type="spellStart"/>
            <w:r w:rsidRPr="00E363BD">
              <w:rPr>
                <w:sz w:val="20"/>
                <w:szCs w:val="20"/>
              </w:rPr>
              <w:t>Cycleways</w:t>
            </w:r>
            <w:proofErr w:type="spellEnd"/>
            <w:r w:rsidRPr="00E363BD">
              <w:rPr>
                <w:sz w:val="20"/>
                <w:szCs w:val="20"/>
              </w:rPr>
              <w:t xml:space="preserve"> and Footpaths</w:t>
            </w:r>
          </w:p>
        </w:tc>
        <w:tc>
          <w:tcPr>
            <w:tcW w:w="2501" w:type="pct"/>
          </w:tcPr>
          <w:p w14:paraId="21EF37FD" w14:textId="77777777" w:rsidR="00AF3774" w:rsidRPr="00E363BD" w:rsidRDefault="00AF3774" w:rsidP="00E363BD">
            <w:pPr>
              <w:pStyle w:val="SOACNormal"/>
              <w:jc w:val="left"/>
              <w:rPr>
                <w:sz w:val="20"/>
                <w:szCs w:val="20"/>
              </w:rPr>
            </w:pPr>
            <w:r w:rsidRPr="00E363BD">
              <w:rPr>
                <w:sz w:val="20"/>
                <w:szCs w:val="20"/>
              </w:rPr>
              <w:t xml:space="preserve">Digitized line file of </w:t>
            </w:r>
            <w:proofErr w:type="spellStart"/>
            <w:r w:rsidRPr="00E363BD">
              <w:rPr>
                <w:sz w:val="20"/>
                <w:szCs w:val="20"/>
              </w:rPr>
              <w:t>cycleways</w:t>
            </w:r>
            <w:proofErr w:type="spellEnd"/>
            <w:r w:rsidRPr="00E363BD">
              <w:rPr>
                <w:sz w:val="20"/>
                <w:szCs w:val="20"/>
              </w:rPr>
              <w:t xml:space="preserve"> and footpaths</w:t>
            </w:r>
          </w:p>
        </w:tc>
        <w:tc>
          <w:tcPr>
            <w:tcW w:w="1093" w:type="pct"/>
          </w:tcPr>
          <w:p w14:paraId="7143B4EE" w14:textId="77777777" w:rsidR="00AF3774" w:rsidRPr="00E363BD" w:rsidRDefault="00AF3774" w:rsidP="00E363BD">
            <w:pPr>
              <w:pStyle w:val="SOACNormal"/>
              <w:jc w:val="left"/>
              <w:rPr>
                <w:sz w:val="20"/>
                <w:szCs w:val="20"/>
              </w:rPr>
            </w:pPr>
            <w:r w:rsidRPr="00E363BD">
              <w:rPr>
                <w:sz w:val="20"/>
                <w:szCs w:val="20"/>
              </w:rPr>
              <w:t>KML converted</w:t>
            </w:r>
          </w:p>
        </w:tc>
      </w:tr>
      <w:tr w:rsidR="00AF3774" w:rsidRPr="00E363BD" w14:paraId="56A65FF5" w14:textId="77777777" w:rsidTr="00AF3774">
        <w:tc>
          <w:tcPr>
            <w:tcW w:w="1407" w:type="pct"/>
          </w:tcPr>
          <w:p w14:paraId="6B10E205" w14:textId="77777777" w:rsidR="00AF3774" w:rsidRPr="00E363BD" w:rsidRDefault="00AF3774" w:rsidP="00E363BD">
            <w:pPr>
              <w:pStyle w:val="SOACNormal"/>
              <w:jc w:val="left"/>
              <w:rPr>
                <w:sz w:val="20"/>
                <w:szCs w:val="20"/>
              </w:rPr>
            </w:pPr>
            <w:r w:rsidRPr="00E363BD">
              <w:rPr>
                <w:sz w:val="20"/>
                <w:szCs w:val="20"/>
              </w:rPr>
              <w:t xml:space="preserve">OSM Roads </w:t>
            </w:r>
          </w:p>
        </w:tc>
        <w:tc>
          <w:tcPr>
            <w:tcW w:w="2501" w:type="pct"/>
          </w:tcPr>
          <w:p w14:paraId="01BBCAAA" w14:textId="77777777" w:rsidR="00AF3774" w:rsidRPr="00E363BD" w:rsidRDefault="00AF3774" w:rsidP="00E363BD">
            <w:pPr>
              <w:pStyle w:val="SOACNormal"/>
              <w:jc w:val="left"/>
              <w:rPr>
                <w:sz w:val="20"/>
                <w:szCs w:val="20"/>
              </w:rPr>
            </w:pPr>
            <w:r w:rsidRPr="00E363BD">
              <w:rPr>
                <w:sz w:val="20"/>
                <w:szCs w:val="20"/>
              </w:rPr>
              <w:t>Roads dataset derived from OSM</w:t>
            </w:r>
          </w:p>
        </w:tc>
        <w:tc>
          <w:tcPr>
            <w:tcW w:w="1093" w:type="pct"/>
          </w:tcPr>
          <w:p w14:paraId="1C5A7E27" w14:textId="77777777" w:rsidR="00AF3774" w:rsidRPr="00E363BD" w:rsidRDefault="00AF3774" w:rsidP="00AF3774">
            <w:pPr>
              <w:pStyle w:val="SOACNormal"/>
              <w:jc w:val="left"/>
              <w:rPr>
                <w:sz w:val="20"/>
                <w:szCs w:val="20"/>
              </w:rPr>
            </w:pPr>
            <w:r>
              <w:rPr>
                <w:sz w:val="20"/>
                <w:szCs w:val="20"/>
              </w:rPr>
              <w:t>Converted</w:t>
            </w:r>
            <w:r w:rsidRPr="00E363BD">
              <w:rPr>
                <w:sz w:val="20"/>
                <w:szCs w:val="20"/>
              </w:rPr>
              <w:t xml:space="preserve"> OSM</w:t>
            </w:r>
          </w:p>
        </w:tc>
      </w:tr>
      <w:tr w:rsidR="00AF3774" w:rsidRPr="00E363BD" w14:paraId="2E9B3722" w14:textId="77777777" w:rsidTr="00AF3774">
        <w:tc>
          <w:tcPr>
            <w:tcW w:w="1407" w:type="pct"/>
          </w:tcPr>
          <w:p w14:paraId="47BC16EA" w14:textId="77777777" w:rsidR="00AF3774" w:rsidRPr="00E363BD" w:rsidRDefault="00AF3774" w:rsidP="00E363BD">
            <w:pPr>
              <w:pStyle w:val="SOACNormal"/>
              <w:jc w:val="left"/>
              <w:rPr>
                <w:sz w:val="20"/>
                <w:szCs w:val="20"/>
              </w:rPr>
            </w:pPr>
            <w:r w:rsidRPr="00E363BD">
              <w:rPr>
                <w:sz w:val="20"/>
                <w:szCs w:val="20"/>
              </w:rPr>
              <w:t xml:space="preserve">QPWS Roads and Tracks </w:t>
            </w:r>
          </w:p>
        </w:tc>
        <w:tc>
          <w:tcPr>
            <w:tcW w:w="2501" w:type="pct"/>
          </w:tcPr>
          <w:p w14:paraId="15C7F1D7" w14:textId="77777777" w:rsidR="00AF3774" w:rsidRPr="00E363BD" w:rsidRDefault="00AF3774" w:rsidP="00E363BD">
            <w:pPr>
              <w:pStyle w:val="SOACNormal"/>
              <w:jc w:val="left"/>
              <w:rPr>
                <w:sz w:val="20"/>
                <w:szCs w:val="20"/>
              </w:rPr>
            </w:pPr>
            <w:r w:rsidRPr="00E363BD">
              <w:rPr>
                <w:sz w:val="20"/>
                <w:szCs w:val="20"/>
              </w:rPr>
              <w:t>Parks and Wildlife roads and tracks</w:t>
            </w:r>
          </w:p>
        </w:tc>
        <w:tc>
          <w:tcPr>
            <w:tcW w:w="1093" w:type="pct"/>
          </w:tcPr>
          <w:p w14:paraId="32958EFC" w14:textId="77777777" w:rsidR="00AF3774" w:rsidRPr="00E363BD" w:rsidRDefault="00AF3774" w:rsidP="00E363BD">
            <w:pPr>
              <w:pStyle w:val="SOACNormal"/>
              <w:jc w:val="left"/>
              <w:rPr>
                <w:sz w:val="20"/>
                <w:szCs w:val="20"/>
              </w:rPr>
            </w:pPr>
            <w:r w:rsidRPr="00E363BD">
              <w:rPr>
                <w:sz w:val="20"/>
                <w:szCs w:val="20"/>
              </w:rPr>
              <w:t>Shapefile</w:t>
            </w:r>
          </w:p>
        </w:tc>
      </w:tr>
      <w:tr w:rsidR="00AF3774" w:rsidRPr="00E363BD" w14:paraId="500027F9" w14:textId="77777777" w:rsidTr="00AF3774">
        <w:tc>
          <w:tcPr>
            <w:tcW w:w="1407" w:type="pct"/>
          </w:tcPr>
          <w:p w14:paraId="139EE82C" w14:textId="77777777" w:rsidR="00AF3774" w:rsidRPr="00E363BD" w:rsidRDefault="00AF3774" w:rsidP="00E363BD">
            <w:pPr>
              <w:pStyle w:val="SOACNormal"/>
              <w:jc w:val="left"/>
              <w:rPr>
                <w:sz w:val="20"/>
                <w:szCs w:val="20"/>
              </w:rPr>
            </w:pPr>
            <w:r w:rsidRPr="00E363BD">
              <w:rPr>
                <w:sz w:val="20"/>
                <w:szCs w:val="20"/>
              </w:rPr>
              <w:t>Contours</w:t>
            </w:r>
          </w:p>
        </w:tc>
        <w:tc>
          <w:tcPr>
            <w:tcW w:w="2501" w:type="pct"/>
          </w:tcPr>
          <w:p w14:paraId="523DAB23" w14:textId="77777777" w:rsidR="00AF3774" w:rsidRPr="00E363BD" w:rsidRDefault="00AF3774" w:rsidP="00AF3774">
            <w:pPr>
              <w:pStyle w:val="SOACNormal"/>
              <w:jc w:val="left"/>
              <w:rPr>
                <w:sz w:val="20"/>
                <w:szCs w:val="20"/>
              </w:rPr>
            </w:pPr>
            <w:r w:rsidRPr="00E363BD">
              <w:rPr>
                <w:sz w:val="20"/>
                <w:szCs w:val="20"/>
              </w:rPr>
              <w:t>5m contours of SEQ. Used to derive DEM</w:t>
            </w:r>
            <w:r>
              <w:rPr>
                <w:sz w:val="20"/>
                <w:szCs w:val="20"/>
              </w:rPr>
              <w:t>/</w:t>
            </w:r>
            <w:r w:rsidRPr="00E363BD">
              <w:rPr>
                <w:sz w:val="20"/>
                <w:szCs w:val="20"/>
              </w:rPr>
              <w:t xml:space="preserve">slope </w:t>
            </w:r>
          </w:p>
        </w:tc>
        <w:tc>
          <w:tcPr>
            <w:tcW w:w="1093" w:type="pct"/>
          </w:tcPr>
          <w:p w14:paraId="22DB3EAD" w14:textId="77777777" w:rsidR="00AF3774" w:rsidRPr="00E363BD" w:rsidRDefault="00AF3774" w:rsidP="00E363BD">
            <w:pPr>
              <w:pStyle w:val="SOACNormal"/>
              <w:jc w:val="left"/>
              <w:rPr>
                <w:sz w:val="20"/>
                <w:szCs w:val="20"/>
              </w:rPr>
            </w:pPr>
            <w:r w:rsidRPr="00E363BD">
              <w:rPr>
                <w:sz w:val="20"/>
                <w:szCs w:val="20"/>
              </w:rPr>
              <w:t>Shapefile</w:t>
            </w:r>
          </w:p>
        </w:tc>
      </w:tr>
      <w:tr w:rsidR="00AF3774" w:rsidRPr="00E363BD" w14:paraId="4D917FBA" w14:textId="77777777" w:rsidTr="00AF3774">
        <w:tc>
          <w:tcPr>
            <w:tcW w:w="1407" w:type="pct"/>
          </w:tcPr>
          <w:p w14:paraId="310A4CFB" w14:textId="77777777" w:rsidR="00AF3774" w:rsidRPr="00E363BD" w:rsidRDefault="00AF3774" w:rsidP="00AF3774">
            <w:pPr>
              <w:pStyle w:val="SOACNormal"/>
              <w:jc w:val="left"/>
              <w:rPr>
                <w:sz w:val="20"/>
                <w:szCs w:val="20"/>
              </w:rPr>
            </w:pPr>
            <w:r w:rsidRPr="00E363BD">
              <w:rPr>
                <w:sz w:val="20"/>
                <w:szCs w:val="20"/>
              </w:rPr>
              <w:t xml:space="preserve">Various amenity features </w:t>
            </w:r>
          </w:p>
        </w:tc>
        <w:tc>
          <w:tcPr>
            <w:tcW w:w="2501" w:type="pct"/>
          </w:tcPr>
          <w:p w14:paraId="733804A2" w14:textId="77777777" w:rsidR="00AF3774" w:rsidRPr="00E363BD" w:rsidRDefault="00AF3774" w:rsidP="00E363BD">
            <w:pPr>
              <w:pStyle w:val="SOACNormal"/>
              <w:jc w:val="left"/>
              <w:rPr>
                <w:sz w:val="20"/>
                <w:szCs w:val="20"/>
              </w:rPr>
            </w:pPr>
            <w:r w:rsidRPr="00E363BD">
              <w:rPr>
                <w:sz w:val="20"/>
                <w:szCs w:val="20"/>
              </w:rPr>
              <w:t>Point and polygon files of amenities in GCCC area</w:t>
            </w:r>
            <w:r>
              <w:rPr>
                <w:sz w:val="20"/>
                <w:szCs w:val="20"/>
              </w:rPr>
              <w:t xml:space="preserve"> (schools, shops, post office, library </w:t>
            </w:r>
            <w:proofErr w:type="spellStart"/>
            <w:r>
              <w:rPr>
                <w:sz w:val="20"/>
                <w:szCs w:val="20"/>
              </w:rPr>
              <w:t>etc</w:t>
            </w:r>
            <w:proofErr w:type="spellEnd"/>
            <w:r>
              <w:rPr>
                <w:sz w:val="20"/>
                <w:szCs w:val="20"/>
              </w:rPr>
              <w:t>)</w:t>
            </w:r>
          </w:p>
        </w:tc>
        <w:tc>
          <w:tcPr>
            <w:tcW w:w="1093" w:type="pct"/>
          </w:tcPr>
          <w:p w14:paraId="4716B7AF" w14:textId="77777777" w:rsidR="00AF3774" w:rsidRPr="00E363BD" w:rsidRDefault="00AF3774" w:rsidP="00AF3774">
            <w:pPr>
              <w:pStyle w:val="SOACNormal"/>
              <w:jc w:val="left"/>
              <w:rPr>
                <w:sz w:val="20"/>
                <w:szCs w:val="20"/>
              </w:rPr>
            </w:pPr>
            <w:r>
              <w:rPr>
                <w:sz w:val="20"/>
                <w:szCs w:val="20"/>
              </w:rPr>
              <w:t xml:space="preserve">Shape, KML, </w:t>
            </w:r>
            <w:proofErr w:type="spellStart"/>
            <w:r>
              <w:rPr>
                <w:sz w:val="20"/>
                <w:szCs w:val="20"/>
              </w:rPr>
              <w:t>Json</w:t>
            </w:r>
            <w:proofErr w:type="spellEnd"/>
          </w:p>
        </w:tc>
      </w:tr>
      <w:tr w:rsidR="00AF3774" w:rsidRPr="00E363BD" w14:paraId="639154E9" w14:textId="77777777" w:rsidTr="00AF3774">
        <w:tc>
          <w:tcPr>
            <w:tcW w:w="1407" w:type="pct"/>
          </w:tcPr>
          <w:p w14:paraId="61DDE387" w14:textId="77777777" w:rsidR="00AF3774" w:rsidRPr="00E363BD" w:rsidRDefault="00AF3774" w:rsidP="00E363BD">
            <w:pPr>
              <w:pStyle w:val="SOACNormal"/>
              <w:jc w:val="left"/>
              <w:rPr>
                <w:sz w:val="20"/>
                <w:szCs w:val="20"/>
              </w:rPr>
            </w:pPr>
            <w:r w:rsidRPr="00E363BD">
              <w:rPr>
                <w:sz w:val="20"/>
                <w:szCs w:val="20"/>
              </w:rPr>
              <w:t>Railway lines and stops</w:t>
            </w:r>
          </w:p>
        </w:tc>
        <w:tc>
          <w:tcPr>
            <w:tcW w:w="2501" w:type="pct"/>
          </w:tcPr>
          <w:p w14:paraId="186E8D88" w14:textId="77777777" w:rsidR="00AF3774" w:rsidRPr="00E363BD" w:rsidRDefault="00AF3774" w:rsidP="00E363BD">
            <w:pPr>
              <w:pStyle w:val="SOACNormal"/>
              <w:jc w:val="left"/>
              <w:rPr>
                <w:sz w:val="20"/>
                <w:szCs w:val="20"/>
              </w:rPr>
            </w:pPr>
            <w:r w:rsidRPr="00E363BD">
              <w:rPr>
                <w:sz w:val="20"/>
                <w:szCs w:val="20"/>
              </w:rPr>
              <w:t>Line file of rail lines (including light rail)</w:t>
            </w:r>
          </w:p>
        </w:tc>
        <w:tc>
          <w:tcPr>
            <w:tcW w:w="1093" w:type="pct"/>
          </w:tcPr>
          <w:p w14:paraId="64386BED" w14:textId="77777777" w:rsidR="00AF3774" w:rsidRPr="00E363BD" w:rsidRDefault="00AF3774" w:rsidP="00E363BD">
            <w:pPr>
              <w:pStyle w:val="SOACNormal"/>
              <w:jc w:val="left"/>
              <w:rPr>
                <w:sz w:val="20"/>
                <w:szCs w:val="20"/>
              </w:rPr>
            </w:pPr>
            <w:r>
              <w:rPr>
                <w:sz w:val="20"/>
                <w:szCs w:val="20"/>
              </w:rPr>
              <w:t>Shapefile</w:t>
            </w:r>
          </w:p>
        </w:tc>
      </w:tr>
      <w:tr w:rsidR="00AF3774" w:rsidRPr="00E363BD" w14:paraId="3878D4B7" w14:textId="77777777" w:rsidTr="00AF3774">
        <w:tc>
          <w:tcPr>
            <w:tcW w:w="1407" w:type="pct"/>
          </w:tcPr>
          <w:p w14:paraId="59736B79" w14:textId="77777777" w:rsidR="00AF3774" w:rsidRPr="00E363BD" w:rsidRDefault="00AF3774" w:rsidP="00AF3774">
            <w:pPr>
              <w:pStyle w:val="SOACNormal"/>
              <w:jc w:val="left"/>
              <w:rPr>
                <w:sz w:val="20"/>
                <w:szCs w:val="20"/>
              </w:rPr>
            </w:pPr>
            <w:r w:rsidRPr="00E363BD">
              <w:rPr>
                <w:sz w:val="20"/>
                <w:szCs w:val="20"/>
              </w:rPr>
              <w:t xml:space="preserve">Mesh blocks </w:t>
            </w:r>
          </w:p>
        </w:tc>
        <w:tc>
          <w:tcPr>
            <w:tcW w:w="2501" w:type="pct"/>
          </w:tcPr>
          <w:p w14:paraId="3BEEF253" w14:textId="77777777" w:rsidR="00AF3774" w:rsidRPr="00E363BD" w:rsidRDefault="00AF3774" w:rsidP="00E363BD">
            <w:pPr>
              <w:pStyle w:val="SOACNormal"/>
              <w:jc w:val="left"/>
              <w:rPr>
                <w:sz w:val="20"/>
                <w:szCs w:val="20"/>
              </w:rPr>
            </w:pPr>
            <w:r w:rsidRPr="00E363BD">
              <w:rPr>
                <w:sz w:val="20"/>
                <w:szCs w:val="20"/>
              </w:rPr>
              <w:t>Mesh block boundaries with resident population and dwelling</w:t>
            </w:r>
          </w:p>
        </w:tc>
        <w:tc>
          <w:tcPr>
            <w:tcW w:w="1093" w:type="pct"/>
          </w:tcPr>
          <w:p w14:paraId="58D32D2C" w14:textId="77777777" w:rsidR="00AF3774" w:rsidRPr="00E363BD" w:rsidRDefault="00AF3774" w:rsidP="00E363BD">
            <w:pPr>
              <w:pStyle w:val="SOACNormal"/>
              <w:jc w:val="left"/>
              <w:rPr>
                <w:sz w:val="20"/>
                <w:szCs w:val="20"/>
              </w:rPr>
            </w:pPr>
            <w:r w:rsidRPr="00E363BD">
              <w:rPr>
                <w:sz w:val="20"/>
                <w:szCs w:val="20"/>
              </w:rPr>
              <w:t>Shapefile</w:t>
            </w:r>
          </w:p>
        </w:tc>
      </w:tr>
      <w:tr w:rsidR="00AF3774" w:rsidRPr="00E363BD" w14:paraId="4B5BD6AB" w14:textId="77777777" w:rsidTr="00AF3774">
        <w:tc>
          <w:tcPr>
            <w:tcW w:w="1407" w:type="pct"/>
          </w:tcPr>
          <w:p w14:paraId="0E854142" w14:textId="77777777" w:rsidR="00AF3774" w:rsidRPr="00E363BD" w:rsidRDefault="00AF3774" w:rsidP="00E363BD">
            <w:pPr>
              <w:pStyle w:val="SOACNormal"/>
              <w:jc w:val="left"/>
              <w:rPr>
                <w:sz w:val="20"/>
                <w:szCs w:val="20"/>
              </w:rPr>
            </w:pPr>
            <w:r w:rsidRPr="00E363BD">
              <w:rPr>
                <w:sz w:val="20"/>
                <w:szCs w:val="20"/>
              </w:rPr>
              <w:t xml:space="preserve">SA1 </w:t>
            </w:r>
          </w:p>
        </w:tc>
        <w:tc>
          <w:tcPr>
            <w:tcW w:w="2501" w:type="pct"/>
          </w:tcPr>
          <w:p w14:paraId="29252D1C" w14:textId="77777777" w:rsidR="00AF3774" w:rsidRPr="00E363BD" w:rsidRDefault="00AF3774" w:rsidP="00E363BD">
            <w:pPr>
              <w:pStyle w:val="SOACNormal"/>
              <w:jc w:val="left"/>
              <w:rPr>
                <w:sz w:val="20"/>
                <w:szCs w:val="20"/>
              </w:rPr>
            </w:pPr>
            <w:r w:rsidRPr="00E363BD">
              <w:rPr>
                <w:sz w:val="20"/>
                <w:szCs w:val="20"/>
              </w:rPr>
              <w:t>SA1 with housing and person variables, including SEIFA</w:t>
            </w:r>
          </w:p>
        </w:tc>
        <w:tc>
          <w:tcPr>
            <w:tcW w:w="1093" w:type="pct"/>
          </w:tcPr>
          <w:p w14:paraId="1240647D" w14:textId="77777777" w:rsidR="00AF3774" w:rsidRPr="00E363BD" w:rsidRDefault="00AF3774" w:rsidP="00E363BD">
            <w:pPr>
              <w:pStyle w:val="SOACNormal"/>
              <w:jc w:val="left"/>
              <w:rPr>
                <w:sz w:val="20"/>
                <w:szCs w:val="20"/>
              </w:rPr>
            </w:pPr>
            <w:r w:rsidRPr="00E363BD">
              <w:rPr>
                <w:sz w:val="20"/>
                <w:szCs w:val="20"/>
              </w:rPr>
              <w:t>Shapefile</w:t>
            </w:r>
          </w:p>
        </w:tc>
      </w:tr>
      <w:tr w:rsidR="00AF3774" w:rsidRPr="00E363BD" w14:paraId="7D65D86F" w14:textId="77777777" w:rsidTr="00AF3774">
        <w:tc>
          <w:tcPr>
            <w:tcW w:w="1407" w:type="pct"/>
          </w:tcPr>
          <w:p w14:paraId="1D472DFF" w14:textId="77777777" w:rsidR="00AF3774" w:rsidRPr="00E363BD" w:rsidRDefault="00AF3774" w:rsidP="00E363BD">
            <w:pPr>
              <w:pStyle w:val="SOACNormal"/>
              <w:jc w:val="left"/>
              <w:rPr>
                <w:sz w:val="20"/>
                <w:szCs w:val="20"/>
              </w:rPr>
            </w:pPr>
            <w:r w:rsidRPr="00E363BD">
              <w:rPr>
                <w:sz w:val="20"/>
                <w:szCs w:val="20"/>
              </w:rPr>
              <w:t>LGA boundary</w:t>
            </w:r>
          </w:p>
        </w:tc>
        <w:tc>
          <w:tcPr>
            <w:tcW w:w="2501" w:type="pct"/>
          </w:tcPr>
          <w:p w14:paraId="4EBC5B3D" w14:textId="77777777" w:rsidR="00AF3774" w:rsidRPr="00E363BD" w:rsidRDefault="00AF3774" w:rsidP="00E363BD">
            <w:pPr>
              <w:pStyle w:val="SOACNormal"/>
              <w:jc w:val="left"/>
              <w:rPr>
                <w:sz w:val="20"/>
                <w:szCs w:val="20"/>
              </w:rPr>
            </w:pPr>
            <w:r w:rsidRPr="00E363BD">
              <w:rPr>
                <w:sz w:val="20"/>
                <w:szCs w:val="20"/>
              </w:rPr>
              <w:t>Boundary of the Gold Coast</w:t>
            </w:r>
          </w:p>
        </w:tc>
        <w:tc>
          <w:tcPr>
            <w:tcW w:w="1093" w:type="pct"/>
          </w:tcPr>
          <w:p w14:paraId="2B051791" w14:textId="77777777" w:rsidR="00AF3774" w:rsidRPr="00E363BD" w:rsidRDefault="00AF3774" w:rsidP="00E363BD">
            <w:pPr>
              <w:pStyle w:val="SOACNormal"/>
              <w:jc w:val="left"/>
              <w:rPr>
                <w:sz w:val="20"/>
                <w:szCs w:val="20"/>
              </w:rPr>
            </w:pPr>
            <w:r w:rsidRPr="00E363BD">
              <w:rPr>
                <w:sz w:val="20"/>
                <w:szCs w:val="20"/>
              </w:rPr>
              <w:t>Shapefile</w:t>
            </w:r>
          </w:p>
        </w:tc>
      </w:tr>
      <w:tr w:rsidR="00AF3774" w:rsidRPr="00E363BD" w14:paraId="7974AB97" w14:textId="77777777" w:rsidTr="00AF3774">
        <w:tc>
          <w:tcPr>
            <w:tcW w:w="1407" w:type="pct"/>
          </w:tcPr>
          <w:p w14:paraId="472D1475" w14:textId="77777777" w:rsidR="00AF3774" w:rsidRPr="00E363BD" w:rsidRDefault="00AF3774" w:rsidP="00AF3774">
            <w:pPr>
              <w:pStyle w:val="SOACNormal"/>
              <w:jc w:val="left"/>
              <w:rPr>
                <w:sz w:val="20"/>
                <w:szCs w:val="20"/>
              </w:rPr>
            </w:pPr>
            <w:r w:rsidRPr="00E363BD">
              <w:rPr>
                <w:sz w:val="20"/>
                <w:szCs w:val="20"/>
              </w:rPr>
              <w:t xml:space="preserve">GCCC Planning Scheme </w:t>
            </w:r>
          </w:p>
        </w:tc>
        <w:tc>
          <w:tcPr>
            <w:tcW w:w="2501" w:type="pct"/>
          </w:tcPr>
          <w:p w14:paraId="2776A958" w14:textId="77777777" w:rsidR="00AF3774" w:rsidRPr="00E363BD" w:rsidRDefault="00AF3774" w:rsidP="00E363BD">
            <w:pPr>
              <w:pStyle w:val="SOACNormal"/>
              <w:jc w:val="left"/>
              <w:rPr>
                <w:sz w:val="20"/>
                <w:szCs w:val="20"/>
              </w:rPr>
            </w:pPr>
            <w:r w:rsidRPr="00E363BD">
              <w:rPr>
                <w:sz w:val="20"/>
                <w:szCs w:val="20"/>
              </w:rPr>
              <w:t>Planning scheme, used for land use</w:t>
            </w:r>
          </w:p>
        </w:tc>
        <w:tc>
          <w:tcPr>
            <w:tcW w:w="1093" w:type="pct"/>
          </w:tcPr>
          <w:p w14:paraId="0E4B4A79" w14:textId="77777777" w:rsidR="00AF3774" w:rsidRPr="00E363BD" w:rsidRDefault="00AF3774" w:rsidP="00E363BD">
            <w:pPr>
              <w:pStyle w:val="SOACNormal"/>
              <w:jc w:val="left"/>
              <w:rPr>
                <w:sz w:val="20"/>
                <w:szCs w:val="20"/>
              </w:rPr>
            </w:pPr>
            <w:r w:rsidRPr="00E363BD">
              <w:rPr>
                <w:sz w:val="20"/>
                <w:szCs w:val="20"/>
              </w:rPr>
              <w:t>Shapefile</w:t>
            </w:r>
          </w:p>
        </w:tc>
      </w:tr>
      <w:tr w:rsidR="00AF3774" w:rsidRPr="00E363BD" w14:paraId="3486CD05" w14:textId="77777777" w:rsidTr="00AF3774">
        <w:tc>
          <w:tcPr>
            <w:tcW w:w="1407" w:type="pct"/>
          </w:tcPr>
          <w:p w14:paraId="0BE7C36F" w14:textId="77777777" w:rsidR="00AF3774" w:rsidRPr="00E363BD" w:rsidRDefault="00AF3774" w:rsidP="00AF3774">
            <w:pPr>
              <w:pStyle w:val="SOACNormal"/>
              <w:jc w:val="left"/>
              <w:rPr>
                <w:sz w:val="20"/>
                <w:szCs w:val="20"/>
              </w:rPr>
            </w:pPr>
            <w:r w:rsidRPr="00E363BD">
              <w:rPr>
                <w:sz w:val="20"/>
                <w:szCs w:val="20"/>
              </w:rPr>
              <w:t xml:space="preserve">Satellite imagery </w:t>
            </w:r>
          </w:p>
        </w:tc>
        <w:tc>
          <w:tcPr>
            <w:tcW w:w="2501" w:type="pct"/>
          </w:tcPr>
          <w:p w14:paraId="55412B4D" w14:textId="77777777" w:rsidR="00AF3774" w:rsidRPr="00E363BD" w:rsidRDefault="00AF3774" w:rsidP="00E363BD">
            <w:pPr>
              <w:pStyle w:val="SOACNormal"/>
              <w:jc w:val="left"/>
              <w:rPr>
                <w:sz w:val="20"/>
                <w:szCs w:val="20"/>
              </w:rPr>
            </w:pPr>
            <w:r w:rsidRPr="00E363BD">
              <w:rPr>
                <w:sz w:val="20"/>
                <w:szCs w:val="20"/>
              </w:rPr>
              <w:t>10cm imagery of the Gold Coast 2011</w:t>
            </w:r>
          </w:p>
        </w:tc>
        <w:tc>
          <w:tcPr>
            <w:tcW w:w="1093" w:type="pct"/>
          </w:tcPr>
          <w:p w14:paraId="402708BB" w14:textId="77777777" w:rsidR="00AF3774" w:rsidRPr="00E363BD" w:rsidRDefault="00AF3774" w:rsidP="00E363BD">
            <w:pPr>
              <w:pStyle w:val="SOACNormal"/>
              <w:jc w:val="left"/>
              <w:rPr>
                <w:sz w:val="20"/>
                <w:szCs w:val="20"/>
              </w:rPr>
            </w:pPr>
            <w:r w:rsidRPr="00E363BD">
              <w:rPr>
                <w:sz w:val="20"/>
                <w:szCs w:val="20"/>
              </w:rPr>
              <w:t>ECW</w:t>
            </w:r>
          </w:p>
        </w:tc>
      </w:tr>
      <w:tr w:rsidR="00AF3774" w:rsidRPr="00E363BD" w14:paraId="7878F52C" w14:textId="77777777" w:rsidTr="00AF3774">
        <w:tc>
          <w:tcPr>
            <w:tcW w:w="1407" w:type="pct"/>
            <w:tcBorders>
              <w:bottom w:val="single" w:sz="4" w:space="0" w:color="auto"/>
            </w:tcBorders>
          </w:tcPr>
          <w:p w14:paraId="3273FF8D" w14:textId="77777777" w:rsidR="00AF3774" w:rsidRPr="00E363BD" w:rsidRDefault="00AF3774" w:rsidP="00E363BD">
            <w:pPr>
              <w:pStyle w:val="SOACNormal"/>
              <w:jc w:val="left"/>
              <w:rPr>
                <w:sz w:val="20"/>
                <w:szCs w:val="20"/>
              </w:rPr>
            </w:pPr>
            <w:r w:rsidRPr="00E363BD">
              <w:rPr>
                <w:sz w:val="20"/>
                <w:szCs w:val="20"/>
              </w:rPr>
              <w:t>Dwelling House overlay</w:t>
            </w:r>
          </w:p>
        </w:tc>
        <w:tc>
          <w:tcPr>
            <w:tcW w:w="2501" w:type="pct"/>
            <w:tcBorders>
              <w:bottom w:val="single" w:sz="4" w:space="0" w:color="auto"/>
            </w:tcBorders>
          </w:tcPr>
          <w:p w14:paraId="271F89AF" w14:textId="77777777" w:rsidR="00AF3774" w:rsidRPr="00E363BD" w:rsidRDefault="00AF3774" w:rsidP="00E363BD">
            <w:pPr>
              <w:pStyle w:val="SOACNormal"/>
              <w:jc w:val="left"/>
              <w:rPr>
                <w:sz w:val="20"/>
                <w:szCs w:val="20"/>
              </w:rPr>
            </w:pPr>
            <w:r w:rsidRPr="00E363BD">
              <w:rPr>
                <w:sz w:val="20"/>
                <w:szCs w:val="20"/>
              </w:rPr>
              <w:t>Overlay of Gold Coast dwelling house zone</w:t>
            </w:r>
          </w:p>
        </w:tc>
        <w:tc>
          <w:tcPr>
            <w:tcW w:w="1093" w:type="pct"/>
            <w:tcBorders>
              <w:bottom w:val="single" w:sz="4" w:space="0" w:color="auto"/>
            </w:tcBorders>
          </w:tcPr>
          <w:p w14:paraId="7FF1C0A8" w14:textId="77777777" w:rsidR="00AF3774" w:rsidRPr="00E363BD" w:rsidRDefault="00AF3774" w:rsidP="00AF3774">
            <w:pPr>
              <w:pStyle w:val="SOACNormal"/>
              <w:jc w:val="left"/>
              <w:rPr>
                <w:sz w:val="20"/>
                <w:szCs w:val="20"/>
              </w:rPr>
            </w:pPr>
            <w:proofErr w:type="spellStart"/>
            <w:r>
              <w:rPr>
                <w:sz w:val="20"/>
                <w:szCs w:val="20"/>
              </w:rPr>
              <w:t>WebGIS</w:t>
            </w:r>
            <w:proofErr w:type="spellEnd"/>
          </w:p>
        </w:tc>
      </w:tr>
      <w:tr w:rsidR="00AF3774" w:rsidRPr="00E363BD" w14:paraId="382D07E4" w14:textId="77777777" w:rsidTr="00AF3774">
        <w:tc>
          <w:tcPr>
            <w:tcW w:w="1407" w:type="pct"/>
            <w:tcBorders>
              <w:top w:val="single" w:sz="4" w:space="0" w:color="auto"/>
              <w:bottom w:val="single" w:sz="4" w:space="0" w:color="auto"/>
            </w:tcBorders>
          </w:tcPr>
          <w:p w14:paraId="53629AD6" w14:textId="77777777" w:rsidR="00AF3774" w:rsidRPr="00E363BD" w:rsidRDefault="00AF3774" w:rsidP="00E363BD">
            <w:pPr>
              <w:pStyle w:val="SOACNormal"/>
              <w:jc w:val="left"/>
              <w:rPr>
                <w:sz w:val="20"/>
                <w:szCs w:val="20"/>
              </w:rPr>
            </w:pPr>
            <w:r>
              <w:rPr>
                <w:sz w:val="20"/>
                <w:szCs w:val="20"/>
              </w:rPr>
              <w:t>Waterways</w:t>
            </w:r>
            <w:r w:rsidRPr="00E363BD">
              <w:rPr>
                <w:sz w:val="20"/>
                <w:szCs w:val="20"/>
              </w:rPr>
              <w:t xml:space="preserve"> and beaches</w:t>
            </w:r>
          </w:p>
        </w:tc>
        <w:tc>
          <w:tcPr>
            <w:tcW w:w="2501" w:type="pct"/>
            <w:tcBorders>
              <w:top w:val="single" w:sz="4" w:space="0" w:color="auto"/>
              <w:bottom w:val="single" w:sz="4" w:space="0" w:color="auto"/>
            </w:tcBorders>
          </w:tcPr>
          <w:p w14:paraId="08DAD558" w14:textId="77777777" w:rsidR="00AF3774" w:rsidRPr="00E363BD" w:rsidRDefault="00AF3774" w:rsidP="00E363BD">
            <w:pPr>
              <w:pStyle w:val="SOACNormal"/>
              <w:jc w:val="left"/>
              <w:rPr>
                <w:sz w:val="20"/>
                <w:szCs w:val="20"/>
              </w:rPr>
            </w:pPr>
            <w:r w:rsidRPr="00E363BD">
              <w:rPr>
                <w:sz w:val="20"/>
                <w:szCs w:val="20"/>
              </w:rPr>
              <w:t>Polygon of waterway features</w:t>
            </w:r>
          </w:p>
        </w:tc>
        <w:tc>
          <w:tcPr>
            <w:tcW w:w="1093" w:type="pct"/>
            <w:tcBorders>
              <w:top w:val="single" w:sz="4" w:space="0" w:color="auto"/>
              <w:bottom w:val="single" w:sz="4" w:space="0" w:color="auto"/>
            </w:tcBorders>
          </w:tcPr>
          <w:p w14:paraId="4E373D07" w14:textId="77777777" w:rsidR="00AF3774" w:rsidRPr="00E363BD" w:rsidRDefault="00AF3774" w:rsidP="00E363BD">
            <w:pPr>
              <w:pStyle w:val="SOACNormal"/>
              <w:jc w:val="left"/>
              <w:rPr>
                <w:sz w:val="20"/>
                <w:szCs w:val="20"/>
              </w:rPr>
            </w:pPr>
            <w:r w:rsidRPr="00E363BD">
              <w:rPr>
                <w:sz w:val="20"/>
                <w:szCs w:val="20"/>
              </w:rPr>
              <w:t>Shapefile</w:t>
            </w:r>
          </w:p>
        </w:tc>
      </w:tr>
    </w:tbl>
    <w:p w14:paraId="32948135" w14:textId="77777777" w:rsidR="00981C38" w:rsidRPr="00E363BD" w:rsidRDefault="00981C38" w:rsidP="00E363BD">
      <w:pPr>
        <w:pStyle w:val="SOACNormal"/>
        <w:rPr>
          <w:szCs w:val="20"/>
        </w:rPr>
      </w:pPr>
    </w:p>
    <w:p w14:paraId="062D9DC2" w14:textId="77777777" w:rsidR="00AF3774" w:rsidRPr="004905A0" w:rsidRDefault="00AF3774" w:rsidP="00AF3774">
      <w:r w:rsidRPr="004905A0">
        <w:t xml:space="preserve">GIS layers (of various formats, converted to shapefile format if necessary) were imported into the geodatabase, except the raster data, which is standalone in a geodatabase (Table 1). When data was available only in CSV or Excel, the dataset was linked to a shapefile by a unique field, and then exported as a shapefile and then added to the geodatabase. Some layers, such as roads were clipped to the GCCC boundary, to reduce the size of the dataset. </w:t>
      </w:r>
    </w:p>
    <w:p w14:paraId="1F09C43D" w14:textId="77777777" w:rsidR="00AF3774" w:rsidRPr="004905A0" w:rsidRDefault="00AF3774" w:rsidP="00AF3774"/>
    <w:p w14:paraId="54BA2ACE" w14:textId="77777777" w:rsidR="009B2345" w:rsidRPr="004905A0" w:rsidRDefault="009B2345" w:rsidP="00A44D71">
      <w:pPr>
        <w:pStyle w:val="SOACSubHeading"/>
      </w:pPr>
      <w:r w:rsidRPr="004905A0">
        <w:t>Geoprocessing</w:t>
      </w:r>
    </w:p>
    <w:p w14:paraId="05090817" w14:textId="77777777" w:rsidR="009B2345" w:rsidRPr="004905A0" w:rsidRDefault="009B2345" w:rsidP="004905A0"/>
    <w:p w14:paraId="4688195F" w14:textId="77777777" w:rsidR="00A94A44" w:rsidRPr="004905A0" w:rsidRDefault="00AA0334" w:rsidP="004905A0">
      <w:r w:rsidRPr="004905A0">
        <w:t>Firstly, t</w:t>
      </w:r>
      <w:r w:rsidR="00A94A44" w:rsidRPr="004905A0">
        <w:t xml:space="preserve">he OSM roads layer </w:t>
      </w:r>
      <w:r w:rsidR="00604EFD" w:rsidRPr="004905A0">
        <w:t xml:space="preserve">was spatially joined </w:t>
      </w:r>
      <w:r w:rsidR="00A27CB3" w:rsidRPr="004905A0">
        <w:t xml:space="preserve">to the QPWS and Cycleway and Footpath layers and some minor </w:t>
      </w:r>
      <w:proofErr w:type="spellStart"/>
      <w:r w:rsidR="00A27CB3" w:rsidRPr="004905A0">
        <w:t>groundtruthing</w:t>
      </w:r>
      <w:proofErr w:type="spellEnd"/>
      <w:r w:rsidR="00A27CB3" w:rsidRPr="004905A0">
        <w:t xml:space="preserve"> was done against the satellite imagery and DCDB</w:t>
      </w:r>
      <w:r w:rsidRPr="004905A0">
        <w:t xml:space="preserve"> (and matched against existing classifications in the OSM layer)</w:t>
      </w:r>
      <w:r w:rsidR="00A27CB3" w:rsidRPr="004905A0">
        <w:t xml:space="preserve">. </w:t>
      </w:r>
      <w:r w:rsidR="00981C38" w:rsidRPr="004905A0">
        <w:t xml:space="preserve">Additional fields, Type, Pedestrian and </w:t>
      </w:r>
      <w:proofErr w:type="gramStart"/>
      <w:r w:rsidR="00981C38" w:rsidRPr="004905A0">
        <w:t>Weighting</w:t>
      </w:r>
      <w:proofErr w:type="gramEnd"/>
      <w:r w:rsidR="00981C38" w:rsidRPr="004905A0">
        <w:t xml:space="preserve">, were added to the attribute table. Pedestrian was either 0 (prohibited) or 1 (allowed); Type included Pedestrian, Motorway, Residential, Track </w:t>
      </w:r>
      <w:r w:rsidR="002503D3" w:rsidRPr="004905A0">
        <w:t>etc.</w:t>
      </w:r>
      <w:r w:rsidR="00981C38" w:rsidRPr="004905A0">
        <w:t xml:space="preserve">, and Weighting was done in accordance with the potential appeal to pedestrians, ranging from 6 (i.e. pedestrian infrastructure such as walkway or footpath), to 1 (primary road, with high speed traffic, where pedestrians are permitted, </w:t>
      </w:r>
      <w:r w:rsidR="00E84E2A" w:rsidRPr="004905A0">
        <w:t>but the appeal for walking was subjectively r</w:t>
      </w:r>
      <w:r w:rsidR="00981C38" w:rsidRPr="004905A0">
        <w:t xml:space="preserve">ated as very low). </w:t>
      </w:r>
    </w:p>
    <w:p w14:paraId="6E422222" w14:textId="77777777" w:rsidR="00981C38" w:rsidRPr="004905A0" w:rsidRDefault="00981C38" w:rsidP="004905A0"/>
    <w:p w14:paraId="7A245D45" w14:textId="77777777" w:rsidR="00523496" w:rsidRPr="004905A0" w:rsidRDefault="00A94A44" w:rsidP="004905A0">
      <w:r w:rsidRPr="004905A0">
        <w:t xml:space="preserve">A transport network dataset was </w:t>
      </w:r>
      <w:r w:rsidR="00BE728D" w:rsidRPr="004905A0">
        <w:t xml:space="preserve">then </w:t>
      </w:r>
      <w:r w:rsidRPr="004905A0">
        <w:t>set up</w:t>
      </w:r>
      <w:r w:rsidR="00BE728D" w:rsidRPr="004905A0">
        <w:t>,</w:t>
      </w:r>
      <w:r w:rsidRPr="004905A0">
        <w:t xml:space="preserve"> using the ArcGIS extension, Network Analyst. </w:t>
      </w:r>
      <w:r w:rsidR="00981C38" w:rsidRPr="004905A0">
        <w:t>This used the modified roads layer and did not include connectivity</w:t>
      </w:r>
      <w:r w:rsidR="00F04963" w:rsidRPr="004905A0">
        <w:t xml:space="preserve">, elevation or </w:t>
      </w:r>
      <w:r w:rsidR="002503D3" w:rsidRPr="004905A0">
        <w:t>one-way</w:t>
      </w:r>
      <w:r w:rsidR="00981C38" w:rsidRPr="004905A0">
        <w:t xml:space="preserve"> metrics</w:t>
      </w:r>
      <w:r w:rsidR="00F04963" w:rsidRPr="004905A0">
        <w:t xml:space="preserve"> (as it was not designed to analyse access to public transport</w:t>
      </w:r>
      <w:r w:rsidR="00BE728D" w:rsidRPr="004905A0">
        <w:t xml:space="preserve"> or </w:t>
      </w:r>
      <w:r w:rsidR="00F04963" w:rsidRPr="004905A0">
        <w:t>car based traffic)</w:t>
      </w:r>
      <w:r w:rsidR="00981C38" w:rsidRPr="004905A0">
        <w:t xml:space="preserve">. Various evaluators were added </w:t>
      </w:r>
      <w:r w:rsidR="00F04963" w:rsidRPr="004905A0">
        <w:t xml:space="preserve">to the network dataset (based on the roads weighting) and </w:t>
      </w:r>
      <w:r w:rsidR="00981C38" w:rsidRPr="004905A0">
        <w:t>including Prohibited (all walking prohibited, i.e. M1), a</w:t>
      </w:r>
      <w:r w:rsidR="00F04963" w:rsidRPr="004905A0">
        <w:t>nd Avoid High, Medium and Low (h</w:t>
      </w:r>
      <w:r w:rsidR="00981C38" w:rsidRPr="004905A0">
        <w:t xml:space="preserve">igh speed road, secondary road and tertiary road) and Prefer Low, Medium and High (residential and service road, cycleway or similar, pedestrian only walkway). </w:t>
      </w:r>
      <w:r w:rsidR="00EE7FD3" w:rsidRPr="004905A0">
        <w:t xml:space="preserve">In this way, the analysis will preference routes based on the Evaluators (for example, a route coded as Prefer High, will be taken in preference to one coded as Avoid High. </w:t>
      </w:r>
      <w:r w:rsidR="00981C38" w:rsidRPr="004905A0">
        <w:t xml:space="preserve">The network dataset was </w:t>
      </w:r>
      <w:r w:rsidR="00F04963" w:rsidRPr="004905A0">
        <w:t xml:space="preserve">then </w:t>
      </w:r>
      <w:r w:rsidR="00981C38" w:rsidRPr="004905A0">
        <w:t xml:space="preserve">built and sample calculations generated lines to see if the evaluators were working correctly. </w:t>
      </w:r>
    </w:p>
    <w:p w14:paraId="601B280F" w14:textId="77777777" w:rsidR="00981C38" w:rsidRPr="004905A0" w:rsidRDefault="00981C38" w:rsidP="004905A0"/>
    <w:p w14:paraId="0CDCBB5E" w14:textId="77777777" w:rsidR="00981C38" w:rsidRDefault="00981C38" w:rsidP="004905A0">
      <w:r w:rsidRPr="004905A0">
        <w:t xml:space="preserve">Other datasets were derived from the </w:t>
      </w:r>
      <w:r w:rsidR="007D572F" w:rsidRPr="004905A0">
        <w:t>original datasets (see Table 2) and included point shapefiles of the centroids of smaller area polygons (</w:t>
      </w:r>
      <w:r w:rsidR="00F04963" w:rsidRPr="004905A0">
        <w:t xml:space="preserve">individual cadastre, </w:t>
      </w:r>
      <w:r w:rsidR="007D572F" w:rsidRPr="004905A0">
        <w:t xml:space="preserve">small parks, </w:t>
      </w:r>
      <w:r w:rsidR="00F04963" w:rsidRPr="004905A0">
        <w:t>Mesh Blocks</w:t>
      </w:r>
      <w:r w:rsidR="007D572F" w:rsidRPr="004905A0">
        <w:t xml:space="preserve"> </w:t>
      </w:r>
      <w:r w:rsidR="002503D3" w:rsidRPr="004905A0">
        <w:t>etc.</w:t>
      </w:r>
      <w:r w:rsidR="007D572F" w:rsidRPr="004905A0">
        <w:t>). Additional processing was conducted on certain attribute tables (i.e. reducing the number of planning zone categories in the Gold Coast Planning dataset for Land Use calculations)</w:t>
      </w:r>
      <w:r w:rsidR="00FA7F0C">
        <w:t xml:space="preserve">, </w:t>
      </w:r>
      <w:r w:rsidR="007D572F" w:rsidRPr="004905A0">
        <w:t xml:space="preserve">adding </w:t>
      </w:r>
      <w:r w:rsidR="00FA7F0C">
        <w:t xml:space="preserve">population and housing density </w:t>
      </w:r>
      <w:r w:rsidR="007D572F" w:rsidRPr="004905A0">
        <w:t xml:space="preserve">fields to the </w:t>
      </w:r>
      <w:r w:rsidR="00233F65">
        <w:t>SA1</w:t>
      </w:r>
      <w:r w:rsidR="007D572F" w:rsidRPr="004905A0">
        <w:t xml:space="preserve"> Demographics and using Field Calculator to populate them.</w:t>
      </w:r>
      <w:r w:rsidR="0037671C" w:rsidRPr="004905A0">
        <w:t xml:space="preserve"> </w:t>
      </w:r>
    </w:p>
    <w:p w14:paraId="0B0CB88E" w14:textId="77777777" w:rsidR="00FA7F0C" w:rsidRDefault="00FA7F0C" w:rsidP="004905A0"/>
    <w:p w14:paraId="0210C3EE" w14:textId="77777777" w:rsidR="00FA7F0C" w:rsidRPr="004905A0" w:rsidRDefault="00FA7F0C" w:rsidP="00FA7F0C">
      <w:pPr>
        <w:pStyle w:val="SOACTable"/>
      </w:pPr>
      <w:r w:rsidRPr="004905A0">
        <w:t>Table 2. Derived Datasets</w:t>
      </w:r>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032"/>
        <w:gridCol w:w="5224"/>
        <w:gridCol w:w="2030"/>
      </w:tblGrid>
      <w:tr w:rsidR="00FA7F0C" w:rsidRPr="00FC5075" w14:paraId="47849685" w14:textId="77777777" w:rsidTr="00FA7F0C">
        <w:tc>
          <w:tcPr>
            <w:tcW w:w="1094" w:type="pct"/>
          </w:tcPr>
          <w:p w14:paraId="5839389B" w14:textId="77777777" w:rsidR="00FA7F0C" w:rsidRPr="00FC5075" w:rsidRDefault="00FA7F0C" w:rsidP="0000729D">
            <w:pPr>
              <w:pStyle w:val="SOACNormal"/>
              <w:jc w:val="left"/>
              <w:rPr>
                <w:b/>
                <w:sz w:val="20"/>
                <w:szCs w:val="20"/>
              </w:rPr>
            </w:pPr>
            <w:r w:rsidRPr="00FC5075">
              <w:rPr>
                <w:b/>
                <w:sz w:val="20"/>
                <w:szCs w:val="20"/>
              </w:rPr>
              <w:t>Dataset (Derived)</w:t>
            </w:r>
          </w:p>
        </w:tc>
        <w:tc>
          <w:tcPr>
            <w:tcW w:w="2813" w:type="pct"/>
          </w:tcPr>
          <w:p w14:paraId="263D8687" w14:textId="77777777" w:rsidR="00FA7F0C" w:rsidRPr="00FC5075" w:rsidRDefault="00FA7F0C" w:rsidP="0000729D">
            <w:pPr>
              <w:pStyle w:val="SOACNormal"/>
              <w:jc w:val="left"/>
              <w:rPr>
                <w:b/>
                <w:sz w:val="20"/>
                <w:szCs w:val="20"/>
              </w:rPr>
            </w:pPr>
            <w:r w:rsidRPr="00FC5075">
              <w:rPr>
                <w:b/>
                <w:sz w:val="20"/>
                <w:szCs w:val="20"/>
              </w:rPr>
              <w:t>Description</w:t>
            </w:r>
          </w:p>
        </w:tc>
        <w:tc>
          <w:tcPr>
            <w:tcW w:w="1093" w:type="pct"/>
          </w:tcPr>
          <w:p w14:paraId="215EA8F6" w14:textId="77777777" w:rsidR="00FA7F0C" w:rsidRPr="00FC5075" w:rsidRDefault="00FA7F0C" w:rsidP="0000729D">
            <w:pPr>
              <w:pStyle w:val="SOACNormal"/>
              <w:jc w:val="left"/>
              <w:rPr>
                <w:b/>
                <w:sz w:val="20"/>
                <w:szCs w:val="20"/>
              </w:rPr>
            </w:pPr>
            <w:r w:rsidRPr="00FC5075">
              <w:rPr>
                <w:b/>
                <w:sz w:val="20"/>
                <w:szCs w:val="20"/>
              </w:rPr>
              <w:t>Format</w:t>
            </w:r>
          </w:p>
        </w:tc>
      </w:tr>
      <w:tr w:rsidR="00FA7F0C" w:rsidRPr="00FC5075" w14:paraId="5699EA9A" w14:textId="77777777" w:rsidTr="00FA7F0C">
        <w:tc>
          <w:tcPr>
            <w:tcW w:w="1094" w:type="pct"/>
          </w:tcPr>
          <w:p w14:paraId="448F4C26" w14:textId="77777777" w:rsidR="00FA7F0C" w:rsidRPr="00E363BD" w:rsidRDefault="00FA7F0C" w:rsidP="0000729D">
            <w:pPr>
              <w:pStyle w:val="SOACNormal"/>
              <w:jc w:val="left"/>
              <w:rPr>
                <w:sz w:val="20"/>
                <w:szCs w:val="20"/>
              </w:rPr>
            </w:pPr>
            <w:r w:rsidRPr="00E363BD">
              <w:rPr>
                <w:sz w:val="20"/>
                <w:szCs w:val="20"/>
              </w:rPr>
              <w:t>MB Centroids</w:t>
            </w:r>
          </w:p>
        </w:tc>
        <w:tc>
          <w:tcPr>
            <w:tcW w:w="2813" w:type="pct"/>
          </w:tcPr>
          <w:p w14:paraId="486933DB" w14:textId="77777777" w:rsidR="00FA7F0C" w:rsidRPr="00E363BD" w:rsidRDefault="00FA7F0C" w:rsidP="0000729D">
            <w:pPr>
              <w:pStyle w:val="SOACNormal"/>
              <w:jc w:val="left"/>
              <w:rPr>
                <w:sz w:val="20"/>
                <w:szCs w:val="20"/>
              </w:rPr>
            </w:pPr>
            <w:r w:rsidRPr="00E363BD">
              <w:rPr>
                <w:sz w:val="20"/>
                <w:szCs w:val="20"/>
              </w:rPr>
              <w:t>Calculated centroids from Mesh Block boundaries</w:t>
            </w:r>
          </w:p>
        </w:tc>
        <w:tc>
          <w:tcPr>
            <w:tcW w:w="1093" w:type="pct"/>
          </w:tcPr>
          <w:p w14:paraId="06F74189" w14:textId="77777777" w:rsidR="00FA7F0C" w:rsidRPr="00E363BD" w:rsidRDefault="00FA7F0C" w:rsidP="0000729D">
            <w:pPr>
              <w:pStyle w:val="SOACNormal"/>
              <w:jc w:val="left"/>
              <w:rPr>
                <w:sz w:val="20"/>
                <w:szCs w:val="20"/>
              </w:rPr>
            </w:pPr>
            <w:r w:rsidRPr="00E363BD">
              <w:rPr>
                <w:sz w:val="20"/>
                <w:szCs w:val="20"/>
              </w:rPr>
              <w:t>Point shapefile</w:t>
            </w:r>
          </w:p>
        </w:tc>
      </w:tr>
      <w:tr w:rsidR="00FA7F0C" w:rsidRPr="00FC5075" w14:paraId="213D508A" w14:textId="77777777" w:rsidTr="00FA7F0C">
        <w:tc>
          <w:tcPr>
            <w:tcW w:w="1094" w:type="pct"/>
          </w:tcPr>
          <w:p w14:paraId="69C9FADF" w14:textId="77777777" w:rsidR="00FA7F0C" w:rsidRPr="00E363BD" w:rsidRDefault="00FA7F0C" w:rsidP="0000729D">
            <w:pPr>
              <w:pStyle w:val="SOACNormal"/>
              <w:jc w:val="left"/>
              <w:rPr>
                <w:sz w:val="20"/>
                <w:szCs w:val="20"/>
              </w:rPr>
            </w:pPr>
            <w:proofErr w:type="spellStart"/>
            <w:r w:rsidRPr="00E363BD">
              <w:rPr>
                <w:sz w:val="20"/>
                <w:szCs w:val="20"/>
              </w:rPr>
              <w:t>OSM_Roads</w:t>
            </w:r>
            <w:proofErr w:type="spellEnd"/>
          </w:p>
        </w:tc>
        <w:tc>
          <w:tcPr>
            <w:tcW w:w="2813" w:type="pct"/>
          </w:tcPr>
          <w:p w14:paraId="04AA308E" w14:textId="77777777" w:rsidR="00FA7F0C" w:rsidRPr="00E363BD" w:rsidRDefault="00FA7F0C" w:rsidP="0000729D">
            <w:pPr>
              <w:pStyle w:val="SOACNormal"/>
              <w:jc w:val="left"/>
              <w:rPr>
                <w:sz w:val="20"/>
                <w:szCs w:val="20"/>
              </w:rPr>
            </w:pPr>
            <w:r w:rsidRPr="00E363BD">
              <w:rPr>
                <w:sz w:val="20"/>
                <w:szCs w:val="20"/>
              </w:rPr>
              <w:t>Spatially joined roads file with all different types of transport infrastructure</w:t>
            </w:r>
          </w:p>
        </w:tc>
        <w:tc>
          <w:tcPr>
            <w:tcW w:w="1093" w:type="pct"/>
          </w:tcPr>
          <w:p w14:paraId="10156E83" w14:textId="77777777" w:rsidR="00FA7F0C" w:rsidRPr="00E363BD" w:rsidRDefault="00FA7F0C" w:rsidP="0000729D">
            <w:pPr>
              <w:pStyle w:val="SOACNormal"/>
              <w:jc w:val="left"/>
              <w:rPr>
                <w:sz w:val="20"/>
                <w:szCs w:val="20"/>
              </w:rPr>
            </w:pPr>
            <w:r w:rsidRPr="00E363BD">
              <w:rPr>
                <w:sz w:val="20"/>
                <w:szCs w:val="20"/>
              </w:rPr>
              <w:t>Line shapefile</w:t>
            </w:r>
          </w:p>
        </w:tc>
      </w:tr>
      <w:tr w:rsidR="00FA7F0C" w:rsidRPr="00FC5075" w14:paraId="530FD896" w14:textId="77777777" w:rsidTr="00FA7F0C">
        <w:tc>
          <w:tcPr>
            <w:tcW w:w="1094" w:type="pct"/>
          </w:tcPr>
          <w:p w14:paraId="48477368" w14:textId="77777777" w:rsidR="00FA7F0C" w:rsidRPr="00E363BD" w:rsidRDefault="00FA7F0C" w:rsidP="0000729D">
            <w:pPr>
              <w:pStyle w:val="SOACNormal"/>
              <w:jc w:val="left"/>
              <w:rPr>
                <w:sz w:val="20"/>
                <w:szCs w:val="20"/>
              </w:rPr>
            </w:pPr>
            <w:r w:rsidRPr="00E363BD">
              <w:rPr>
                <w:sz w:val="20"/>
                <w:szCs w:val="20"/>
              </w:rPr>
              <w:t>DEM and Slope</w:t>
            </w:r>
          </w:p>
        </w:tc>
        <w:tc>
          <w:tcPr>
            <w:tcW w:w="2813" w:type="pct"/>
          </w:tcPr>
          <w:p w14:paraId="78233C3D" w14:textId="77777777" w:rsidR="00FA7F0C" w:rsidRPr="00E363BD" w:rsidRDefault="00FA7F0C" w:rsidP="0000729D">
            <w:pPr>
              <w:pStyle w:val="SOACNormal"/>
              <w:jc w:val="left"/>
              <w:rPr>
                <w:sz w:val="20"/>
                <w:szCs w:val="20"/>
              </w:rPr>
            </w:pPr>
            <w:r w:rsidRPr="00E363BD">
              <w:rPr>
                <w:sz w:val="20"/>
                <w:szCs w:val="20"/>
              </w:rPr>
              <w:t>Derived from contours</w:t>
            </w:r>
            <w:r>
              <w:rPr>
                <w:sz w:val="20"/>
                <w:szCs w:val="20"/>
              </w:rPr>
              <w:t xml:space="preserve"> – reclassified rasters</w:t>
            </w:r>
          </w:p>
        </w:tc>
        <w:tc>
          <w:tcPr>
            <w:tcW w:w="1093" w:type="pct"/>
          </w:tcPr>
          <w:p w14:paraId="7ACAD9BB" w14:textId="77777777" w:rsidR="00FA7F0C" w:rsidRPr="00E363BD" w:rsidRDefault="00FA7F0C" w:rsidP="00FA7F0C">
            <w:pPr>
              <w:pStyle w:val="SOACNormal"/>
              <w:jc w:val="left"/>
              <w:rPr>
                <w:sz w:val="20"/>
                <w:szCs w:val="20"/>
              </w:rPr>
            </w:pPr>
            <w:r w:rsidRPr="00E363BD">
              <w:rPr>
                <w:sz w:val="20"/>
                <w:szCs w:val="20"/>
              </w:rPr>
              <w:t>R</w:t>
            </w:r>
            <w:r>
              <w:rPr>
                <w:sz w:val="20"/>
                <w:szCs w:val="20"/>
              </w:rPr>
              <w:t>aster</w:t>
            </w:r>
          </w:p>
        </w:tc>
      </w:tr>
      <w:tr w:rsidR="00FA7F0C" w:rsidRPr="00FC5075" w14:paraId="314100EE" w14:textId="77777777" w:rsidTr="00FA7F0C">
        <w:tc>
          <w:tcPr>
            <w:tcW w:w="1094" w:type="pct"/>
          </w:tcPr>
          <w:p w14:paraId="21F4E3DC" w14:textId="77777777" w:rsidR="00FA7F0C" w:rsidRPr="00E363BD" w:rsidRDefault="00FA7F0C" w:rsidP="0000729D">
            <w:pPr>
              <w:pStyle w:val="SOACNormal"/>
              <w:jc w:val="left"/>
              <w:rPr>
                <w:sz w:val="20"/>
                <w:szCs w:val="20"/>
              </w:rPr>
            </w:pPr>
            <w:r w:rsidRPr="00E363BD">
              <w:rPr>
                <w:sz w:val="20"/>
                <w:szCs w:val="20"/>
              </w:rPr>
              <w:t>Small Parks</w:t>
            </w:r>
          </w:p>
        </w:tc>
        <w:tc>
          <w:tcPr>
            <w:tcW w:w="2813" w:type="pct"/>
          </w:tcPr>
          <w:p w14:paraId="4AD641F1" w14:textId="77777777" w:rsidR="00FA7F0C" w:rsidRPr="00E363BD" w:rsidRDefault="00FA7F0C" w:rsidP="0000729D">
            <w:pPr>
              <w:pStyle w:val="SOACNormal"/>
              <w:jc w:val="left"/>
              <w:rPr>
                <w:sz w:val="20"/>
                <w:szCs w:val="20"/>
              </w:rPr>
            </w:pPr>
            <w:r w:rsidRPr="00E363BD">
              <w:rPr>
                <w:sz w:val="20"/>
                <w:szCs w:val="20"/>
              </w:rPr>
              <w:t>Centroids of parks/open space smaller than 1ha</w:t>
            </w:r>
            <w:r>
              <w:rPr>
                <w:sz w:val="20"/>
                <w:szCs w:val="20"/>
              </w:rPr>
              <w:t>, selected from all open space polygons</w:t>
            </w:r>
          </w:p>
        </w:tc>
        <w:tc>
          <w:tcPr>
            <w:tcW w:w="1093" w:type="pct"/>
          </w:tcPr>
          <w:p w14:paraId="18AC9E48" w14:textId="77777777" w:rsidR="00FA7F0C" w:rsidRPr="00E363BD" w:rsidRDefault="00FA7F0C" w:rsidP="00FA7F0C">
            <w:pPr>
              <w:pStyle w:val="SOACNormal"/>
              <w:jc w:val="left"/>
              <w:rPr>
                <w:sz w:val="20"/>
                <w:szCs w:val="20"/>
              </w:rPr>
            </w:pPr>
            <w:r>
              <w:rPr>
                <w:sz w:val="20"/>
                <w:szCs w:val="20"/>
              </w:rPr>
              <w:t>Point shapefile</w:t>
            </w:r>
          </w:p>
        </w:tc>
      </w:tr>
      <w:tr w:rsidR="00FA7F0C" w:rsidRPr="00FC5075" w14:paraId="06CD453D" w14:textId="77777777" w:rsidTr="00FA7F0C">
        <w:tc>
          <w:tcPr>
            <w:tcW w:w="1094" w:type="pct"/>
          </w:tcPr>
          <w:p w14:paraId="25CD7CF5" w14:textId="77777777" w:rsidR="00FA7F0C" w:rsidRPr="00E363BD" w:rsidRDefault="00FA7F0C" w:rsidP="00FA7F0C">
            <w:pPr>
              <w:pStyle w:val="SOACNormal"/>
              <w:jc w:val="left"/>
              <w:rPr>
                <w:sz w:val="20"/>
                <w:szCs w:val="20"/>
              </w:rPr>
            </w:pPr>
            <w:r w:rsidRPr="00E363BD">
              <w:rPr>
                <w:sz w:val="20"/>
                <w:szCs w:val="20"/>
              </w:rPr>
              <w:t xml:space="preserve">Large Parks </w:t>
            </w:r>
          </w:p>
        </w:tc>
        <w:tc>
          <w:tcPr>
            <w:tcW w:w="2813" w:type="pct"/>
          </w:tcPr>
          <w:p w14:paraId="573F9C51" w14:textId="77777777" w:rsidR="00FA7F0C" w:rsidRPr="00E363BD" w:rsidRDefault="00FA7F0C" w:rsidP="0000729D">
            <w:pPr>
              <w:pStyle w:val="SOACNormal"/>
              <w:jc w:val="left"/>
              <w:rPr>
                <w:sz w:val="20"/>
                <w:szCs w:val="20"/>
              </w:rPr>
            </w:pPr>
            <w:r w:rsidRPr="00E363BD">
              <w:rPr>
                <w:sz w:val="20"/>
                <w:szCs w:val="20"/>
              </w:rPr>
              <w:t>Randomly placed points</w:t>
            </w:r>
            <w:r>
              <w:rPr>
                <w:sz w:val="20"/>
                <w:szCs w:val="20"/>
              </w:rPr>
              <w:t xml:space="preserve"> (no closer than 100m)</w:t>
            </w:r>
            <w:r w:rsidRPr="00E363BD">
              <w:rPr>
                <w:sz w:val="20"/>
                <w:szCs w:val="20"/>
              </w:rPr>
              <w:t xml:space="preserve"> in all parks over 10,000m2 (1ha), created with the data management toolbox A</w:t>
            </w:r>
            <w:r w:rsidR="002503D3">
              <w:rPr>
                <w:sz w:val="20"/>
                <w:szCs w:val="20"/>
              </w:rPr>
              <w:t>r</w:t>
            </w:r>
            <w:r w:rsidRPr="00E363BD">
              <w:rPr>
                <w:sz w:val="20"/>
                <w:szCs w:val="20"/>
              </w:rPr>
              <w:t>cGIS</w:t>
            </w:r>
          </w:p>
        </w:tc>
        <w:tc>
          <w:tcPr>
            <w:tcW w:w="1093" w:type="pct"/>
          </w:tcPr>
          <w:p w14:paraId="3E5CBD0C" w14:textId="77777777" w:rsidR="00FA7F0C" w:rsidRPr="00E363BD" w:rsidRDefault="00FA7F0C" w:rsidP="00FA7F0C">
            <w:pPr>
              <w:pStyle w:val="SOACNormal"/>
              <w:jc w:val="left"/>
              <w:rPr>
                <w:sz w:val="20"/>
                <w:szCs w:val="20"/>
              </w:rPr>
            </w:pPr>
            <w:r>
              <w:rPr>
                <w:sz w:val="20"/>
                <w:szCs w:val="20"/>
              </w:rPr>
              <w:t>Point shapefile</w:t>
            </w:r>
          </w:p>
        </w:tc>
      </w:tr>
      <w:tr w:rsidR="00FA7F0C" w:rsidRPr="00FC5075" w14:paraId="1F1F9843" w14:textId="77777777" w:rsidTr="00FA7F0C">
        <w:tc>
          <w:tcPr>
            <w:tcW w:w="1094" w:type="pct"/>
          </w:tcPr>
          <w:p w14:paraId="0BE5DA67" w14:textId="77777777" w:rsidR="00FA7F0C" w:rsidRPr="00E363BD" w:rsidRDefault="00FA7F0C" w:rsidP="00FA7F0C">
            <w:pPr>
              <w:pStyle w:val="SOACNormal"/>
              <w:jc w:val="left"/>
              <w:rPr>
                <w:sz w:val="20"/>
                <w:szCs w:val="20"/>
              </w:rPr>
            </w:pPr>
            <w:r w:rsidRPr="00E363BD">
              <w:rPr>
                <w:sz w:val="20"/>
                <w:szCs w:val="20"/>
              </w:rPr>
              <w:t xml:space="preserve">Amenity </w:t>
            </w:r>
          </w:p>
        </w:tc>
        <w:tc>
          <w:tcPr>
            <w:tcW w:w="2813" w:type="pct"/>
          </w:tcPr>
          <w:p w14:paraId="0BF85F76" w14:textId="77777777" w:rsidR="00FA7F0C" w:rsidRPr="00E363BD" w:rsidRDefault="00FA7F0C" w:rsidP="0000729D">
            <w:pPr>
              <w:pStyle w:val="SOACNormal"/>
              <w:jc w:val="left"/>
              <w:rPr>
                <w:sz w:val="20"/>
                <w:szCs w:val="20"/>
              </w:rPr>
            </w:pPr>
            <w:r w:rsidRPr="00E363BD">
              <w:rPr>
                <w:sz w:val="20"/>
                <w:szCs w:val="20"/>
              </w:rPr>
              <w:t xml:space="preserve">Centroids of polygons, created in ArcGIS (fitness stations, dog parks, </w:t>
            </w:r>
            <w:proofErr w:type="spellStart"/>
            <w:r w:rsidRPr="00E363BD">
              <w:rPr>
                <w:sz w:val="20"/>
                <w:szCs w:val="20"/>
              </w:rPr>
              <w:t>etc</w:t>
            </w:r>
            <w:proofErr w:type="spellEnd"/>
            <w:r w:rsidRPr="00E363BD">
              <w:rPr>
                <w:sz w:val="20"/>
                <w:szCs w:val="20"/>
              </w:rPr>
              <w:t>)</w:t>
            </w:r>
          </w:p>
        </w:tc>
        <w:tc>
          <w:tcPr>
            <w:tcW w:w="1093" w:type="pct"/>
          </w:tcPr>
          <w:p w14:paraId="5272F4A1" w14:textId="77777777" w:rsidR="00FA7F0C" w:rsidRPr="00E363BD" w:rsidRDefault="00FA7F0C" w:rsidP="0000729D">
            <w:pPr>
              <w:pStyle w:val="SOACNormal"/>
              <w:jc w:val="left"/>
              <w:rPr>
                <w:sz w:val="20"/>
                <w:szCs w:val="20"/>
              </w:rPr>
            </w:pPr>
            <w:r w:rsidRPr="00E363BD">
              <w:rPr>
                <w:sz w:val="20"/>
                <w:szCs w:val="20"/>
              </w:rPr>
              <w:t>Point Shapefile</w:t>
            </w:r>
          </w:p>
        </w:tc>
      </w:tr>
      <w:tr w:rsidR="00FA7F0C" w:rsidRPr="00FC5075" w14:paraId="7D743875" w14:textId="77777777" w:rsidTr="00FA7F0C">
        <w:tc>
          <w:tcPr>
            <w:tcW w:w="1094" w:type="pct"/>
          </w:tcPr>
          <w:p w14:paraId="1A20F8AA" w14:textId="77777777" w:rsidR="00FA7F0C" w:rsidRPr="00E363BD" w:rsidRDefault="00FA7F0C" w:rsidP="0000729D">
            <w:pPr>
              <w:pStyle w:val="SOACNormal"/>
              <w:jc w:val="left"/>
              <w:rPr>
                <w:sz w:val="20"/>
                <w:szCs w:val="20"/>
              </w:rPr>
            </w:pPr>
            <w:r>
              <w:rPr>
                <w:sz w:val="20"/>
                <w:szCs w:val="20"/>
              </w:rPr>
              <w:t>Waterway buffers</w:t>
            </w:r>
          </w:p>
        </w:tc>
        <w:tc>
          <w:tcPr>
            <w:tcW w:w="2813" w:type="pct"/>
          </w:tcPr>
          <w:p w14:paraId="7DF05FAE" w14:textId="77777777" w:rsidR="00FA7F0C" w:rsidRPr="00E363BD" w:rsidRDefault="00FA7F0C" w:rsidP="0000729D">
            <w:pPr>
              <w:pStyle w:val="SOACNormal"/>
              <w:jc w:val="left"/>
              <w:rPr>
                <w:sz w:val="20"/>
                <w:szCs w:val="20"/>
              </w:rPr>
            </w:pPr>
            <w:r w:rsidRPr="00E363BD">
              <w:rPr>
                <w:sz w:val="20"/>
                <w:szCs w:val="20"/>
              </w:rPr>
              <w:t>Service areas around intersections within 100m of waterways</w:t>
            </w:r>
          </w:p>
        </w:tc>
        <w:tc>
          <w:tcPr>
            <w:tcW w:w="1093" w:type="pct"/>
          </w:tcPr>
          <w:p w14:paraId="099392D2" w14:textId="77777777" w:rsidR="00FA7F0C" w:rsidRPr="00E363BD" w:rsidRDefault="00FA7F0C" w:rsidP="0000729D">
            <w:pPr>
              <w:pStyle w:val="SOACNormal"/>
              <w:jc w:val="left"/>
              <w:rPr>
                <w:sz w:val="20"/>
                <w:szCs w:val="20"/>
              </w:rPr>
            </w:pPr>
            <w:r w:rsidRPr="00E363BD">
              <w:rPr>
                <w:sz w:val="20"/>
                <w:szCs w:val="20"/>
              </w:rPr>
              <w:t>Polygon shapefile</w:t>
            </w:r>
          </w:p>
        </w:tc>
      </w:tr>
      <w:tr w:rsidR="00FA7F0C" w:rsidRPr="00FC5075" w14:paraId="13840CA7" w14:textId="77777777" w:rsidTr="00FA7F0C">
        <w:tc>
          <w:tcPr>
            <w:tcW w:w="1094" w:type="pct"/>
          </w:tcPr>
          <w:p w14:paraId="6EA6ED37" w14:textId="77777777" w:rsidR="00FA7F0C" w:rsidRPr="00E363BD" w:rsidRDefault="00FA7F0C" w:rsidP="0000729D">
            <w:pPr>
              <w:pStyle w:val="SOACNormal"/>
              <w:jc w:val="left"/>
              <w:rPr>
                <w:sz w:val="20"/>
                <w:szCs w:val="20"/>
              </w:rPr>
            </w:pPr>
            <w:r w:rsidRPr="00E363BD">
              <w:rPr>
                <w:sz w:val="20"/>
                <w:szCs w:val="20"/>
              </w:rPr>
              <w:t>Street intersections</w:t>
            </w:r>
          </w:p>
        </w:tc>
        <w:tc>
          <w:tcPr>
            <w:tcW w:w="2813" w:type="pct"/>
          </w:tcPr>
          <w:p w14:paraId="14E75BFB" w14:textId="77777777" w:rsidR="00FA7F0C" w:rsidRPr="00E363BD" w:rsidRDefault="00FA7F0C" w:rsidP="00FA7F0C">
            <w:pPr>
              <w:pStyle w:val="SOACNormal"/>
              <w:jc w:val="left"/>
              <w:rPr>
                <w:sz w:val="20"/>
                <w:szCs w:val="20"/>
              </w:rPr>
            </w:pPr>
            <w:r w:rsidRPr="00E363BD">
              <w:rPr>
                <w:sz w:val="20"/>
                <w:szCs w:val="20"/>
              </w:rPr>
              <w:t xml:space="preserve">Intersections of all streets, tracks and footpaths. Network Analyst used to create </w:t>
            </w:r>
            <w:r>
              <w:rPr>
                <w:sz w:val="20"/>
                <w:szCs w:val="20"/>
              </w:rPr>
              <w:t>2</w:t>
            </w:r>
            <w:r w:rsidRPr="00E363BD">
              <w:rPr>
                <w:sz w:val="20"/>
                <w:szCs w:val="20"/>
              </w:rPr>
              <w:t>5m Service Areas around intersections, then a kernel density surface created in Spatial Analyst</w:t>
            </w:r>
          </w:p>
        </w:tc>
        <w:tc>
          <w:tcPr>
            <w:tcW w:w="1093" w:type="pct"/>
          </w:tcPr>
          <w:p w14:paraId="0AC06F8C" w14:textId="77777777" w:rsidR="00FA7F0C" w:rsidRPr="00E363BD" w:rsidRDefault="00FA7F0C" w:rsidP="0000729D">
            <w:pPr>
              <w:pStyle w:val="SOACNormal"/>
              <w:jc w:val="left"/>
              <w:rPr>
                <w:sz w:val="20"/>
                <w:szCs w:val="20"/>
              </w:rPr>
            </w:pPr>
            <w:r w:rsidRPr="00E363BD">
              <w:rPr>
                <w:sz w:val="20"/>
                <w:szCs w:val="20"/>
              </w:rPr>
              <w:t>Network Analyst, point shapefile</w:t>
            </w:r>
          </w:p>
        </w:tc>
      </w:tr>
      <w:tr w:rsidR="00FA7F0C" w:rsidRPr="00FC5075" w14:paraId="7A4208A0" w14:textId="77777777" w:rsidTr="00FA7F0C">
        <w:tc>
          <w:tcPr>
            <w:tcW w:w="1094" w:type="pct"/>
          </w:tcPr>
          <w:p w14:paraId="4BE61E63" w14:textId="77777777" w:rsidR="00FA7F0C" w:rsidRPr="00E363BD" w:rsidRDefault="002503D3" w:rsidP="0000729D">
            <w:pPr>
              <w:pStyle w:val="SOACNormal"/>
              <w:jc w:val="left"/>
              <w:rPr>
                <w:sz w:val="20"/>
                <w:szCs w:val="20"/>
              </w:rPr>
            </w:pPr>
            <w:r w:rsidRPr="00E363BD">
              <w:rPr>
                <w:sz w:val="20"/>
                <w:szCs w:val="20"/>
              </w:rPr>
              <w:t>Land use</w:t>
            </w:r>
            <w:r w:rsidR="00FA7F0C" w:rsidRPr="00E363BD">
              <w:rPr>
                <w:sz w:val="20"/>
                <w:szCs w:val="20"/>
              </w:rPr>
              <w:t xml:space="preserve"> mix</w:t>
            </w:r>
          </w:p>
        </w:tc>
        <w:tc>
          <w:tcPr>
            <w:tcW w:w="2813" w:type="pct"/>
          </w:tcPr>
          <w:p w14:paraId="56288CE3" w14:textId="77777777" w:rsidR="00FA7F0C" w:rsidRPr="00E363BD" w:rsidRDefault="00FA7F0C" w:rsidP="00FA7F0C">
            <w:pPr>
              <w:pStyle w:val="SOACNormal"/>
              <w:jc w:val="left"/>
              <w:rPr>
                <w:sz w:val="20"/>
                <w:szCs w:val="20"/>
              </w:rPr>
            </w:pPr>
            <w:r w:rsidRPr="00E363BD">
              <w:rPr>
                <w:sz w:val="20"/>
                <w:szCs w:val="20"/>
              </w:rPr>
              <w:t>GCCC planning scheme zones (per cadastre</w:t>
            </w:r>
            <w:r>
              <w:rPr>
                <w:sz w:val="20"/>
                <w:szCs w:val="20"/>
              </w:rPr>
              <w:t xml:space="preserve">, </w:t>
            </w:r>
            <w:r w:rsidRPr="00E363BD">
              <w:rPr>
                <w:sz w:val="20"/>
                <w:szCs w:val="20"/>
              </w:rPr>
              <w:t xml:space="preserve">aggregated to </w:t>
            </w:r>
            <w:r>
              <w:rPr>
                <w:sz w:val="20"/>
                <w:szCs w:val="20"/>
              </w:rPr>
              <w:t>SA1</w:t>
            </w:r>
            <w:r w:rsidRPr="00E363BD">
              <w:rPr>
                <w:sz w:val="20"/>
                <w:szCs w:val="20"/>
              </w:rPr>
              <w:t xml:space="preserve">). Categories: Commercial, Government, Residential, </w:t>
            </w:r>
            <w:r>
              <w:rPr>
                <w:sz w:val="20"/>
                <w:szCs w:val="20"/>
              </w:rPr>
              <w:t xml:space="preserve">Industrial, </w:t>
            </w:r>
            <w:r w:rsidRPr="00E363BD">
              <w:rPr>
                <w:sz w:val="20"/>
                <w:szCs w:val="20"/>
              </w:rPr>
              <w:t>Open space/Rural &amp; Industrial</w:t>
            </w:r>
            <w:r>
              <w:rPr>
                <w:sz w:val="20"/>
                <w:szCs w:val="20"/>
              </w:rPr>
              <w:t>. Shannon Wiener Diversity Index</w:t>
            </w:r>
          </w:p>
        </w:tc>
        <w:tc>
          <w:tcPr>
            <w:tcW w:w="1093" w:type="pct"/>
          </w:tcPr>
          <w:p w14:paraId="6CB1C0E5" w14:textId="77777777" w:rsidR="00FA7F0C" w:rsidRPr="00E363BD" w:rsidRDefault="00FA7F0C" w:rsidP="0000729D">
            <w:pPr>
              <w:pStyle w:val="SOACNormal"/>
              <w:jc w:val="left"/>
              <w:rPr>
                <w:sz w:val="20"/>
                <w:szCs w:val="20"/>
              </w:rPr>
            </w:pPr>
            <w:r>
              <w:rPr>
                <w:sz w:val="20"/>
                <w:szCs w:val="20"/>
              </w:rPr>
              <w:t>Excel spreadsheet linked to SA1 code</w:t>
            </w:r>
          </w:p>
        </w:tc>
      </w:tr>
      <w:tr w:rsidR="00FA7F0C" w:rsidRPr="00FC5075" w14:paraId="49C0C147" w14:textId="77777777" w:rsidTr="00FA7F0C">
        <w:tc>
          <w:tcPr>
            <w:tcW w:w="1094" w:type="pct"/>
            <w:tcBorders>
              <w:bottom w:val="single" w:sz="4" w:space="0" w:color="auto"/>
            </w:tcBorders>
          </w:tcPr>
          <w:p w14:paraId="5251D0A5" w14:textId="77777777" w:rsidR="00FA7F0C" w:rsidRPr="00E363BD" w:rsidRDefault="00FA7F0C" w:rsidP="0000729D">
            <w:pPr>
              <w:pStyle w:val="SOACNormal"/>
              <w:jc w:val="left"/>
              <w:rPr>
                <w:sz w:val="20"/>
                <w:szCs w:val="20"/>
              </w:rPr>
            </w:pPr>
            <w:r w:rsidRPr="00E363BD">
              <w:rPr>
                <w:sz w:val="20"/>
                <w:szCs w:val="20"/>
              </w:rPr>
              <w:t>Residential density dwellings</w:t>
            </w:r>
          </w:p>
        </w:tc>
        <w:tc>
          <w:tcPr>
            <w:tcW w:w="2813" w:type="pct"/>
            <w:tcBorders>
              <w:bottom w:val="single" w:sz="4" w:space="0" w:color="auto"/>
            </w:tcBorders>
          </w:tcPr>
          <w:p w14:paraId="27BE20C9" w14:textId="77777777" w:rsidR="00FA7F0C" w:rsidRPr="00E363BD" w:rsidRDefault="00FA7F0C" w:rsidP="0000729D">
            <w:pPr>
              <w:pStyle w:val="SOACNormal"/>
              <w:jc w:val="left"/>
              <w:rPr>
                <w:sz w:val="20"/>
                <w:szCs w:val="20"/>
              </w:rPr>
            </w:pPr>
            <w:r w:rsidRPr="00E363BD">
              <w:rPr>
                <w:sz w:val="20"/>
                <w:szCs w:val="20"/>
              </w:rPr>
              <w:t xml:space="preserve">Ratio of dwellings to area of </w:t>
            </w:r>
            <w:r>
              <w:rPr>
                <w:sz w:val="20"/>
                <w:szCs w:val="20"/>
              </w:rPr>
              <w:t xml:space="preserve">SA1 </w:t>
            </w:r>
            <w:r w:rsidRPr="00E363BD">
              <w:rPr>
                <w:sz w:val="20"/>
                <w:szCs w:val="20"/>
              </w:rPr>
              <w:t>(dwellings / area km2)</w:t>
            </w:r>
            <w:r>
              <w:rPr>
                <w:sz w:val="20"/>
                <w:szCs w:val="20"/>
              </w:rPr>
              <w:t>, added field, calculated from Field Calculator</w:t>
            </w:r>
          </w:p>
        </w:tc>
        <w:tc>
          <w:tcPr>
            <w:tcW w:w="1093" w:type="pct"/>
            <w:tcBorders>
              <w:bottom w:val="single" w:sz="4" w:space="0" w:color="auto"/>
            </w:tcBorders>
          </w:tcPr>
          <w:p w14:paraId="43FC8680" w14:textId="77777777" w:rsidR="00FA7F0C" w:rsidRPr="00E363BD" w:rsidRDefault="00FA7F0C" w:rsidP="0000729D">
            <w:pPr>
              <w:pStyle w:val="SOACNormal"/>
              <w:jc w:val="left"/>
              <w:rPr>
                <w:sz w:val="20"/>
                <w:szCs w:val="20"/>
              </w:rPr>
            </w:pPr>
            <w:r>
              <w:rPr>
                <w:sz w:val="20"/>
                <w:szCs w:val="20"/>
              </w:rPr>
              <w:t>Attribute table</w:t>
            </w:r>
          </w:p>
        </w:tc>
      </w:tr>
      <w:tr w:rsidR="00FA7F0C" w:rsidRPr="00FC5075" w14:paraId="4621179A" w14:textId="77777777" w:rsidTr="00FA7F0C">
        <w:tc>
          <w:tcPr>
            <w:tcW w:w="1094" w:type="pct"/>
            <w:tcBorders>
              <w:top w:val="single" w:sz="4" w:space="0" w:color="auto"/>
              <w:bottom w:val="single" w:sz="4" w:space="0" w:color="auto"/>
            </w:tcBorders>
          </w:tcPr>
          <w:p w14:paraId="02C3A666" w14:textId="77777777" w:rsidR="00FA7F0C" w:rsidRPr="00E363BD" w:rsidRDefault="00FA7F0C" w:rsidP="0000729D">
            <w:pPr>
              <w:pStyle w:val="SOACNormal"/>
              <w:jc w:val="left"/>
              <w:rPr>
                <w:sz w:val="20"/>
                <w:szCs w:val="20"/>
              </w:rPr>
            </w:pPr>
            <w:r w:rsidRPr="00E363BD">
              <w:rPr>
                <w:sz w:val="20"/>
                <w:szCs w:val="20"/>
              </w:rPr>
              <w:t>Person density</w:t>
            </w:r>
          </w:p>
        </w:tc>
        <w:tc>
          <w:tcPr>
            <w:tcW w:w="2813" w:type="pct"/>
            <w:tcBorders>
              <w:top w:val="single" w:sz="4" w:space="0" w:color="auto"/>
              <w:bottom w:val="single" w:sz="4" w:space="0" w:color="auto"/>
            </w:tcBorders>
          </w:tcPr>
          <w:p w14:paraId="26D35639" w14:textId="77777777" w:rsidR="00FA7F0C" w:rsidRPr="00E363BD" w:rsidRDefault="00FA7F0C" w:rsidP="00FA7F0C">
            <w:pPr>
              <w:pStyle w:val="SOACNormal"/>
              <w:jc w:val="left"/>
              <w:rPr>
                <w:sz w:val="20"/>
                <w:szCs w:val="20"/>
              </w:rPr>
            </w:pPr>
            <w:r>
              <w:rPr>
                <w:sz w:val="20"/>
                <w:szCs w:val="20"/>
              </w:rPr>
              <w:t>U</w:t>
            </w:r>
            <w:r w:rsidRPr="00E363BD">
              <w:rPr>
                <w:sz w:val="20"/>
                <w:szCs w:val="20"/>
              </w:rPr>
              <w:t xml:space="preserve">sually resident population divided by area of </w:t>
            </w:r>
            <w:r>
              <w:rPr>
                <w:sz w:val="20"/>
                <w:szCs w:val="20"/>
              </w:rPr>
              <w:t>SA1</w:t>
            </w:r>
            <w:r w:rsidRPr="00E363BD">
              <w:rPr>
                <w:sz w:val="20"/>
                <w:szCs w:val="20"/>
              </w:rPr>
              <w:t xml:space="preserve"> (population/ area km2)</w:t>
            </w:r>
            <w:r>
              <w:rPr>
                <w:sz w:val="20"/>
                <w:szCs w:val="20"/>
              </w:rPr>
              <w:t>. Calculated in Field Calculator</w:t>
            </w:r>
          </w:p>
        </w:tc>
        <w:tc>
          <w:tcPr>
            <w:tcW w:w="1093" w:type="pct"/>
            <w:tcBorders>
              <w:top w:val="single" w:sz="4" w:space="0" w:color="auto"/>
              <w:bottom w:val="single" w:sz="4" w:space="0" w:color="auto"/>
            </w:tcBorders>
          </w:tcPr>
          <w:p w14:paraId="149F80E9" w14:textId="77777777" w:rsidR="00FA7F0C" w:rsidRPr="00E363BD" w:rsidRDefault="00FA7F0C" w:rsidP="0000729D">
            <w:pPr>
              <w:pStyle w:val="SOACNormal"/>
              <w:jc w:val="left"/>
              <w:rPr>
                <w:sz w:val="20"/>
                <w:szCs w:val="20"/>
              </w:rPr>
            </w:pPr>
            <w:r>
              <w:rPr>
                <w:sz w:val="20"/>
                <w:szCs w:val="20"/>
              </w:rPr>
              <w:t>Attribute table</w:t>
            </w:r>
          </w:p>
        </w:tc>
      </w:tr>
    </w:tbl>
    <w:p w14:paraId="7E93482E" w14:textId="77777777" w:rsidR="00523496" w:rsidRPr="004905A0" w:rsidRDefault="00523496" w:rsidP="004905A0"/>
    <w:p w14:paraId="734519B9" w14:textId="77777777" w:rsidR="00C4539B" w:rsidRPr="004905A0" w:rsidRDefault="00C4539B" w:rsidP="004905A0">
      <w:r w:rsidRPr="004905A0">
        <w:t xml:space="preserve">Network Analyst was </w:t>
      </w:r>
      <w:r w:rsidR="00F04963" w:rsidRPr="004905A0">
        <w:t xml:space="preserve">then </w:t>
      </w:r>
      <w:r w:rsidR="00892956">
        <w:t>used to create s</w:t>
      </w:r>
      <w:r w:rsidRPr="004905A0">
        <w:t xml:space="preserve">ervice </w:t>
      </w:r>
      <w:r w:rsidR="00892956">
        <w:t>a</w:t>
      </w:r>
      <w:r w:rsidRPr="004905A0">
        <w:t>reas</w:t>
      </w:r>
      <w:r w:rsidR="0037671C" w:rsidRPr="004905A0">
        <w:t xml:space="preserve"> </w:t>
      </w:r>
      <w:r w:rsidRPr="004905A0">
        <w:t xml:space="preserve">towards amenity point features, such as centroids of dog parks, and from the centroids of Mesh Blocks. It </w:t>
      </w:r>
      <w:r w:rsidR="00F04963" w:rsidRPr="004905A0">
        <w:t xml:space="preserve">was initially planned to </w:t>
      </w:r>
      <w:r w:rsidRPr="004905A0">
        <w:t xml:space="preserve">create service areas from the individual properties, but </w:t>
      </w:r>
      <w:r w:rsidR="00892956">
        <w:t xml:space="preserve">this </w:t>
      </w:r>
      <w:r w:rsidR="00AA0334" w:rsidRPr="004905A0">
        <w:t>was</w:t>
      </w:r>
      <w:r w:rsidR="0037671C" w:rsidRPr="004905A0">
        <w:t xml:space="preserve"> be</w:t>
      </w:r>
      <w:r w:rsidRPr="004905A0">
        <w:t>yond the processing power of the computer used for the analys</w:t>
      </w:r>
      <w:r w:rsidR="00F04963" w:rsidRPr="004905A0">
        <w:t>is.</w:t>
      </w:r>
      <w:r w:rsidRPr="004905A0">
        <w:t xml:space="preserve"> </w:t>
      </w:r>
      <w:r w:rsidR="00892956" w:rsidRPr="004905A0">
        <w:t xml:space="preserve">Service areas are more accurate than </w:t>
      </w:r>
      <w:r w:rsidR="00892956">
        <w:t xml:space="preserve">Euclidean straight line </w:t>
      </w:r>
      <w:r w:rsidR="00892956" w:rsidRPr="004905A0">
        <w:t>buffers, as they use the actual road network to calculate distance to or from a destination, and Network Analyst can be modified to prioritise certain roads or paths over others, and add different time cost evaluators.</w:t>
      </w:r>
    </w:p>
    <w:p w14:paraId="3CF8C8B7" w14:textId="77777777" w:rsidR="00C4539B" w:rsidRPr="004905A0" w:rsidRDefault="00C4539B" w:rsidP="004905A0"/>
    <w:p w14:paraId="2F38EDB9" w14:textId="77777777" w:rsidR="00C4539B" w:rsidRPr="004905A0" w:rsidRDefault="00892956" w:rsidP="004905A0">
      <w:r>
        <w:t xml:space="preserve">Evaluators were added to the Network Dataset, so that for each service area, the route would prioritise routes from </w:t>
      </w:r>
      <w:proofErr w:type="spellStart"/>
      <w:r w:rsidRPr="004905A0">
        <w:t>Prefer</w:t>
      </w:r>
      <w:proofErr w:type="gramStart"/>
      <w:r w:rsidRPr="004905A0">
        <w:t>:High</w:t>
      </w:r>
      <w:proofErr w:type="spellEnd"/>
      <w:proofErr w:type="gramEnd"/>
      <w:r w:rsidRPr="004905A0">
        <w:t xml:space="preserve"> to </w:t>
      </w:r>
      <w:proofErr w:type="spellStart"/>
      <w:r w:rsidRPr="004905A0">
        <w:t>Avoid:High</w:t>
      </w:r>
      <w:proofErr w:type="spellEnd"/>
      <w:r w:rsidRPr="004905A0">
        <w:t xml:space="preserve"> and with certain roads prohibited. Meters were used rather than walk speed, as this can be highly variable between individuals. </w:t>
      </w:r>
      <w:r w:rsidR="00C4539B" w:rsidRPr="004905A0">
        <w:t>For the SA polygons, three categories were created, 500m, 1000m and 1500m, these equate to (approximately) 15, 30 and 45 minutes of walking</w:t>
      </w:r>
      <w:r w:rsidR="00F04963" w:rsidRPr="004905A0">
        <w:t xml:space="preserve"> (under the assumption that each distance can be doubled in a</w:t>
      </w:r>
      <w:r w:rsidR="00693E0F" w:rsidRPr="004905A0">
        <w:t xml:space="preserve">n out and </w:t>
      </w:r>
      <w:r w:rsidR="00F04963" w:rsidRPr="004905A0">
        <w:t>back calculation)</w:t>
      </w:r>
      <w:r w:rsidR="00C4539B" w:rsidRPr="004905A0">
        <w:t xml:space="preserve">. </w:t>
      </w:r>
      <w:r w:rsidR="00693E0F" w:rsidRPr="004905A0">
        <w:t>SAs</w:t>
      </w:r>
      <w:r w:rsidR="00F04963" w:rsidRPr="004905A0">
        <w:t xml:space="preserve"> of r</w:t>
      </w:r>
      <w:r w:rsidR="00C4539B" w:rsidRPr="004905A0">
        <w:t xml:space="preserve">ing </w:t>
      </w:r>
      <w:r w:rsidRPr="004905A0">
        <w:t>polygons</w:t>
      </w:r>
      <w:r w:rsidR="00C4539B" w:rsidRPr="004905A0">
        <w:t xml:space="preserve">, separated by break value, were generalized to 25m and merged by break value. </w:t>
      </w:r>
      <w:r w:rsidR="00F04963" w:rsidRPr="004905A0">
        <w:t xml:space="preserve">Each iteration of </w:t>
      </w:r>
      <w:r>
        <w:t xml:space="preserve">a service area calculation created </w:t>
      </w:r>
      <w:r w:rsidR="00C4539B" w:rsidRPr="004905A0">
        <w:t xml:space="preserve">a three row attribute table for each feature at the break distance set up in the analysis. </w:t>
      </w:r>
    </w:p>
    <w:p w14:paraId="3604927F" w14:textId="77777777" w:rsidR="00C4539B" w:rsidRPr="004905A0" w:rsidRDefault="00C4539B" w:rsidP="004905A0"/>
    <w:p w14:paraId="6874E621" w14:textId="77777777" w:rsidR="00C4539B" w:rsidRPr="004905A0" w:rsidRDefault="00C4539B" w:rsidP="004905A0">
      <w:r w:rsidRPr="004905A0">
        <w:t xml:space="preserve">Each </w:t>
      </w:r>
      <w:r w:rsidR="00693E0F" w:rsidRPr="004905A0">
        <w:t xml:space="preserve">point dataset of destinations, and of the Mesh Block Centroids was used to create a </w:t>
      </w:r>
      <w:r w:rsidRPr="004905A0">
        <w:t xml:space="preserve">set of polygons </w:t>
      </w:r>
      <w:r w:rsidR="00693E0F" w:rsidRPr="004905A0">
        <w:t xml:space="preserve">which </w:t>
      </w:r>
      <w:r w:rsidRPr="004905A0">
        <w:t xml:space="preserve">was then saved in a group folder, called Poly for Raster. Each of the 500m polygon features was rated as 3, the 1000m as 2 and the 1500m as 1 (in descending order of walkability, hence ranging from 1km to 3km walking, in the assumption that people will walk for half the distance, and then return either the same path, or by a circular route). </w:t>
      </w:r>
    </w:p>
    <w:p w14:paraId="67AD7194" w14:textId="77777777" w:rsidR="00C4539B" w:rsidRPr="004905A0" w:rsidRDefault="00C4539B" w:rsidP="004905A0"/>
    <w:p w14:paraId="03EB22B2" w14:textId="77777777" w:rsidR="00C4539B" w:rsidRPr="004905A0" w:rsidRDefault="00C4539B" w:rsidP="004905A0">
      <w:r w:rsidRPr="004905A0">
        <w:t xml:space="preserve">Network analyst was also used to create network nodes (intersections) on the roads file, and these were modified to remove </w:t>
      </w:r>
      <w:r w:rsidR="00B91F74" w:rsidRPr="004905A0">
        <w:t>dangling intersections</w:t>
      </w:r>
      <w:r w:rsidR="00853826" w:rsidRPr="004905A0">
        <w:t>, dead ends and cul</w:t>
      </w:r>
      <w:r w:rsidR="002503D3">
        <w:t>-</w:t>
      </w:r>
      <w:r w:rsidR="00853826" w:rsidRPr="004905A0">
        <w:t>de</w:t>
      </w:r>
      <w:r w:rsidR="002503D3">
        <w:t>-</w:t>
      </w:r>
      <w:r w:rsidR="00853826" w:rsidRPr="004905A0">
        <w:t>sacs</w:t>
      </w:r>
      <w:r w:rsidR="00B91F74" w:rsidRPr="004905A0">
        <w:t xml:space="preserve">, highways and roundabouts. </w:t>
      </w:r>
      <w:r w:rsidR="00853826" w:rsidRPr="004905A0">
        <w:t xml:space="preserve">This was used to calculate the connectivity of the road and footpath network. It required some manual editing however, which was a bit time consuming. Having a very good roads and other transport infrastructure dataset was very useful, as this </w:t>
      </w:r>
      <w:r w:rsidR="00693E0F" w:rsidRPr="004905A0">
        <w:t xml:space="preserve">included </w:t>
      </w:r>
      <w:r w:rsidR="00853826" w:rsidRPr="004905A0">
        <w:t xml:space="preserve">footpaths, and routes away from the main road network. </w:t>
      </w:r>
      <w:r w:rsidR="00F04963" w:rsidRPr="004905A0">
        <w:t xml:space="preserve">Initially, the method of </w:t>
      </w:r>
      <w:r w:rsidR="00892956">
        <w:fldChar w:fldCharType="begin"/>
      </w:r>
      <w:r w:rsidR="0048038C">
        <w:instrText xml:space="preserve"> ADDIN EN.CITE &lt;EndNote&gt;&lt;Cite AuthorYear="1"&gt;&lt;Author&gt;Leslie&lt;/Author&gt;&lt;Year&gt;2007&lt;/Year&gt;&lt;RecNum&gt;12&lt;/RecNum&gt;&lt;DisplayText&gt;Leslie et al. (2007)&lt;/DisplayText&gt;&lt;record&gt;&lt;rec-number&gt;12&lt;/rec-number&gt;&lt;foreign-keys&gt;&lt;key app="EN" db-id="dfdr2ervjdeex5ew2d95x0rqrzs0xpe992at" timestamp="0"&gt;12&lt;/key&gt;&lt;/foreign-keys&gt;&lt;ref-type name="Journal Article"&gt;17&lt;/ref-type&gt;&lt;contributors&gt;&lt;authors&gt;&lt;author&gt;Leslie, Eva&lt;/author&gt;&lt;author&gt;Coffee, Neil&lt;/author&gt;&lt;author&gt;Frank, Lawrence&lt;/author&gt;&lt;author&gt;Owen, Neville&lt;/author&gt;&lt;author&gt;Bauman, Adrian&lt;/author&gt;&lt;author&gt;Hugo, Graeme&lt;/author&gt;&lt;/authors&gt;&lt;/contributors&gt;&lt;titles&gt;&lt;title&gt;Walkability of local communities: using geographic information systems to objectively assess relevant environmental attributes&lt;/title&gt;&lt;secondary-title&gt;Health &amp;amp; place&lt;/secondary-title&gt;&lt;/titles&gt;&lt;pages&gt;111-122&lt;/pages&gt;&lt;volume&gt;13&lt;/volume&gt;&lt;number&gt;1&lt;/number&gt;&lt;dates&gt;&lt;year&gt;2007&lt;/year&gt;&lt;/dates&gt;&lt;isbn&gt;1353-8292&lt;/isbn&gt;&lt;urls&gt;&lt;/urls&gt;&lt;/record&gt;&lt;/Cite&gt;&lt;/EndNote&gt;</w:instrText>
      </w:r>
      <w:r w:rsidR="00892956">
        <w:fldChar w:fldCharType="separate"/>
      </w:r>
      <w:r w:rsidR="0048038C">
        <w:rPr>
          <w:noProof/>
        </w:rPr>
        <w:t>Leslie et al. (2007)</w:t>
      </w:r>
      <w:r w:rsidR="00892956">
        <w:fldChar w:fldCharType="end"/>
      </w:r>
      <w:r w:rsidR="00892956">
        <w:t xml:space="preserve">and </w:t>
      </w:r>
      <w:r w:rsidR="00892956">
        <w:fldChar w:fldCharType="begin"/>
      </w:r>
      <w:r w:rsidR="0048038C">
        <w:instrText xml:space="preserve"> ADDIN EN.CITE &lt;EndNote&gt;&lt;Cite AuthorYear="1"&gt;&lt;Author&gt;Frank&lt;/Author&gt;&lt;Year&gt;2010&lt;/Year&gt;&lt;RecNum&gt;16&lt;/RecNum&gt;&lt;DisplayText&gt;Frank et al. (2010)&lt;/DisplayText&gt;&lt;record&gt;&lt;rec-number&gt;16&lt;/rec-number&gt;&lt;foreign-keys&gt;&lt;key app="EN" db-id="dfdr2ervjdeex5ew2d95x0rqrzs0xpe992at" timestamp="0"&gt;16&lt;/key&gt;&lt;/foreign-keys&gt;&lt;ref-type name="Journal Article"&gt;17&lt;/ref-type&gt;&lt;contributors&gt;&lt;authors&gt;&lt;author&gt;Frank, L. D.&lt;/author&gt;&lt;author&gt;Sallis, J. F.&lt;/author&gt;&lt;author&gt;Saelens, B. E.&lt;/author&gt;&lt;author&gt;Leary, L.&lt;/author&gt;&lt;author&gt;Cain, K.&lt;/author&gt;&lt;author&gt;Conway, T. L.&lt;/author&gt;&lt;author&gt;Hess, P. M.&lt;/author&gt;&lt;/authors&gt;&lt;/contributors&gt;&lt;auth-address&gt;School of Community and Regional Planning, University of British Columbia, 231-1933 West Mall, Vancouver, British Columbia, Canada V6T 1Z2. ldfrank@interchange.ubc.ca&lt;/auth-address&gt;&lt;titles&gt;&lt;title&gt;The development of a walkability index: application to the Neighborhood Quality of Life Study&lt;/title&gt;&lt;secondary-title&gt;Br J Sports Med&lt;/secondary-title&gt;&lt;/titles&gt;&lt;periodical&gt;&lt;full-title&gt;Br J Sports Med&lt;/full-title&gt;&lt;/periodical&gt;&lt;pages&gt;924-33&lt;/pages&gt;&lt;volume&gt;44&lt;/volume&gt;&lt;number&gt;13&lt;/number&gt;&lt;keywords&gt;&lt;keyword&gt;Adult&lt;/keyword&gt;&lt;keyword&gt;*Environment Design&lt;/keyword&gt;&lt;keyword&gt;Health Surveys&lt;/keyword&gt;&lt;keyword&gt;Humans&lt;/keyword&gt;&lt;keyword&gt;Income&lt;/keyword&gt;&lt;keyword&gt;*Quality of Life&lt;/keyword&gt;&lt;keyword&gt;Residence Characteristics&lt;/keyword&gt;&lt;keyword&gt;Urban Health&lt;/keyword&gt;&lt;keyword&gt;Walking/*physiology&lt;/keyword&gt;&lt;/keywords&gt;&lt;dates&gt;&lt;year&gt;2010&lt;/year&gt;&lt;pub-dates&gt;&lt;date&gt;Oct&lt;/date&gt;&lt;/pub-dates&gt;&lt;/dates&gt;&lt;isbn&gt;1473-0480 (Electronic)&amp;#xD;0306-3674 (Linking)&lt;/isbn&gt;&lt;accession-num&gt;19406732&lt;/accession-num&gt;&lt;urls&gt;&lt;related-urls&gt;&lt;url&gt;https://www.ncbi.nlm.nih.gov/pubmed/19406732&lt;/url&gt;&lt;/related-urls&gt;&lt;/urls&gt;&lt;electronic-resource-num&gt;10.1136/bjsm.2009.058701&lt;/electronic-resource-num&gt;&lt;/record&gt;&lt;/Cite&gt;&lt;/EndNote&gt;</w:instrText>
      </w:r>
      <w:r w:rsidR="00892956">
        <w:fldChar w:fldCharType="separate"/>
      </w:r>
      <w:r w:rsidR="0048038C">
        <w:rPr>
          <w:noProof/>
        </w:rPr>
        <w:t>Frank et al. (2010)</w:t>
      </w:r>
      <w:r w:rsidR="00892956">
        <w:fldChar w:fldCharType="end"/>
      </w:r>
      <w:r w:rsidR="00F04963" w:rsidRPr="004905A0">
        <w:t>was used to calculate intersections per spatial area (</w:t>
      </w:r>
      <w:r w:rsidR="00892956">
        <w:t>SA1)</w:t>
      </w:r>
      <w:r w:rsidR="00F04963" w:rsidRPr="004905A0">
        <w:t xml:space="preserve"> but this proved insufficiently granular for the analysis. Instead, the points were used as input for the Spatial Analyst </w:t>
      </w:r>
      <w:r w:rsidR="00727473" w:rsidRPr="004905A0">
        <w:t>extension</w:t>
      </w:r>
      <w:r w:rsidR="00F04963" w:rsidRPr="004905A0">
        <w:t xml:space="preserve">, kernel density, and created 3 polygons, ranging from 15 to 50m (based on research into intersection choice). This was rasterized at 5m2 cells in keeping with the other datasets. </w:t>
      </w:r>
    </w:p>
    <w:p w14:paraId="6E9EB7AA" w14:textId="77777777" w:rsidR="00853826" w:rsidRPr="004905A0" w:rsidRDefault="00853826" w:rsidP="004905A0"/>
    <w:p w14:paraId="59F8ED04" w14:textId="77777777" w:rsidR="00996483" w:rsidRPr="004905A0" w:rsidRDefault="00892956" w:rsidP="004905A0">
      <w:r>
        <w:t xml:space="preserve">The </w:t>
      </w:r>
      <w:r w:rsidR="00996483" w:rsidRPr="004905A0">
        <w:t xml:space="preserve">Spatial Analyst </w:t>
      </w:r>
      <w:r>
        <w:t xml:space="preserve">tool was then </w:t>
      </w:r>
      <w:r w:rsidR="00996483" w:rsidRPr="004905A0">
        <w:t xml:space="preserve">used to create a </w:t>
      </w:r>
      <w:r w:rsidR="00F04963" w:rsidRPr="004905A0">
        <w:t>D</w:t>
      </w:r>
      <w:r>
        <w:t>igital Elevation Model (D</w:t>
      </w:r>
      <w:r w:rsidR="00F04963" w:rsidRPr="004905A0">
        <w:t>EM</w:t>
      </w:r>
      <w:r>
        <w:t>)</w:t>
      </w:r>
      <w:r w:rsidR="00F04963" w:rsidRPr="004905A0">
        <w:t xml:space="preserve"> </w:t>
      </w:r>
      <w:r w:rsidR="00996483" w:rsidRPr="004905A0">
        <w:t xml:space="preserve">raster from the contour data, and then a </w:t>
      </w:r>
      <w:r>
        <w:t xml:space="preserve">derived </w:t>
      </w:r>
      <w:r w:rsidR="00996483" w:rsidRPr="004905A0">
        <w:t xml:space="preserve">slope map. This was used to add an additional cost weighting to the Service Area calculations, with the values derived from the slope map added to each road segment. This was used in weighting the </w:t>
      </w:r>
      <w:proofErr w:type="spellStart"/>
      <w:r w:rsidR="00996483" w:rsidRPr="004905A0">
        <w:t>rasters</w:t>
      </w:r>
      <w:proofErr w:type="spellEnd"/>
      <w:r w:rsidR="00996483" w:rsidRPr="004905A0">
        <w:t>, in that areas with steeper slope were weighted lower</w:t>
      </w:r>
      <w:r w:rsidR="00F04963" w:rsidRPr="004905A0">
        <w:t xml:space="preserve"> than </w:t>
      </w:r>
      <w:r>
        <w:t>flatter areas</w:t>
      </w:r>
      <w:r w:rsidR="00F04963" w:rsidRPr="004905A0">
        <w:t xml:space="preserve">. The slopes raster was reclassified into 6 categories, loosely based on the Australian walking track classification; 0-5degrees =6, 5 – 7.5 degrees = 5; 7.5 to 10 degrees = 4, 10 – 12.5 degrees = 3; 12.5 – 15 degrees = 2, 15 – 20 degrees = 1, &gt;20 degrees = 1. </w:t>
      </w:r>
    </w:p>
    <w:p w14:paraId="3DA9A0D3" w14:textId="77777777" w:rsidR="00996483" w:rsidRPr="004905A0" w:rsidRDefault="00996483" w:rsidP="004905A0"/>
    <w:p w14:paraId="2F8B877C" w14:textId="77777777" w:rsidR="00996483" w:rsidRPr="004905A0" w:rsidRDefault="00996483" w:rsidP="004905A0">
      <w:r w:rsidRPr="004905A0">
        <w:t xml:space="preserve">Once all the vector processing was completed, </w:t>
      </w:r>
      <w:r w:rsidR="000E7B4C" w:rsidRPr="004905A0">
        <w:t xml:space="preserve">a new attribute was added to the Gold Coast LGA boundary shapefile, </w:t>
      </w:r>
      <w:proofErr w:type="spellStart"/>
      <w:r w:rsidR="000E7B4C" w:rsidRPr="004905A0">
        <w:t>NoData</w:t>
      </w:r>
      <w:proofErr w:type="spellEnd"/>
      <w:r w:rsidR="000E7B4C" w:rsidRPr="004905A0">
        <w:t xml:space="preserve">, and was given a value of 0. Then each of the </w:t>
      </w:r>
      <w:r w:rsidR="005247C0" w:rsidRPr="004905A0">
        <w:t xml:space="preserve">resulting SA </w:t>
      </w:r>
      <w:r w:rsidR="000E7B4C" w:rsidRPr="004905A0">
        <w:t>shapefiles was joined (using Union</w:t>
      </w:r>
      <w:r w:rsidR="0075078B" w:rsidRPr="004905A0">
        <w:t>, Only FID</w:t>
      </w:r>
      <w:r w:rsidR="000E7B4C" w:rsidRPr="004905A0">
        <w:t xml:space="preserve">) to the Gold Coast LGA, so that </w:t>
      </w:r>
      <w:r w:rsidR="005247C0" w:rsidRPr="004905A0">
        <w:t xml:space="preserve">all parts of the polygon that did not fall within the distance buffers, were given a value of 0. Then, Spatial Analyst was used to create </w:t>
      </w:r>
      <w:proofErr w:type="spellStart"/>
      <w:r w:rsidR="005247C0" w:rsidRPr="004905A0">
        <w:t>rasters</w:t>
      </w:r>
      <w:proofErr w:type="spellEnd"/>
      <w:r w:rsidR="005247C0" w:rsidRPr="004905A0">
        <w:t xml:space="preserve"> from each polygon</w:t>
      </w:r>
      <w:r w:rsidR="009C3F59" w:rsidRPr="004905A0">
        <w:t xml:space="preserve"> (with the exception of the slopes and intersection</w:t>
      </w:r>
      <w:r w:rsidR="00693E0F" w:rsidRPr="004905A0">
        <w:t>s</w:t>
      </w:r>
      <w:r w:rsidR="009C3F59" w:rsidRPr="004905A0">
        <w:t xml:space="preserve"> datasets)</w:t>
      </w:r>
      <w:r w:rsidR="005247C0" w:rsidRPr="004905A0">
        <w:t xml:space="preserve">, with the Gold Coast LGA boundary as the raster analysis mask, and a 5m raster cell size. </w:t>
      </w:r>
      <w:r w:rsidR="00E144CD" w:rsidRPr="004905A0">
        <w:t>Each raster now had four attrib</w:t>
      </w:r>
      <w:r w:rsidR="009C3F59" w:rsidRPr="004905A0">
        <w:t xml:space="preserve">ute values; 0, 1, 2 and </w:t>
      </w:r>
      <w:r w:rsidR="00E144CD" w:rsidRPr="004905A0">
        <w:t xml:space="preserve">3. </w:t>
      </w:r>
    </w:p>
    <w:p w14:paraId="16D968CE" w14:textId="77777777" w:rsidR="00853826" w:rsidRPr="004905A0" w:rsidRDefault="00853826" w:rsidP="004905A0"/>
    <w:p w14:paraId="2D9668A0" w14:textId="77777777" w:rsidR="00892956" w:rsidRDefault="00F81DD2" w:rsidP="004905A0">
      <w:r w:rsidRPr="004905A0">
        <w:t xml:space="preserve">After converting each polygon to raster, Raster Calculator in Spatial Analyst </w:t>
      </w:r>
      <w:r w:rsidR="009C3F59" w:rsidRPr="004905A0">
        <w:t>was used to add up the r</w:t>
      </w:r>
      <w:r w:rsidRPr="004905A0">
        <w:t>aster</w:t>
      </w:r>
      <w:r w:rsidR="009C3F59" w:rsidRPr="004905A0">
        <w:t xml:space="preserve"> layers</w:t>
      </w:r>
      <w:r w:rsidRPr="004905A0">
        <w:t xml:space="preserve">. </w:t>
      </w:r>
      <w:r w:rsidR="006E75D9">
        <w:t xml:space="preserve">Initial weightings were based on the service area polygons </w:t>
      </w:r>
      <w:r w:rsidRPr="004905A0">
        <w:t xml:space="preserve">(i.e. 500m walking </w:t>
      </w:r>
      <w:r w:rsidR="00BF6D0F" w:rsidRPr="004905A0">
        <w:t>distance was given a rank of 3, 1000m a rank of 2, and 1500m a rank of 3)</w:t>
      </w:r>
      <w:r w:rsidR="006E75D9">
        <w:t xml:space="preserve">. Further weightings were given to three datasets, </w:t>
      </w:r>
      <w:r w:rsidR="00727473" w:rsidRPr="004905A0">
        <w:t xml:space="preserve">based on the literature </w:t>
      </w:r>
      <w:r w:rsidR="006E75D9">
        <w:t xml:space="preserve">inter alia </w:t>
      </w:r>
      <w:r w:rsidR="006E75D9">
        <w:fldChar w:fldCharType="begin">
          <w:fldData xml:space="preserve">PEVuZE5vdGU+PENpdGUgQXV0aG9yWWVhcj0iMSI+PEF1dGhvcj5TYWxsaXM8L0F1dGhvcj48WWVh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</w:fldData>
        </w:fldChar>
      </w:r>
      <w:r w:rsidR="006E75D9">
        <w:instrText xml:space="preserve"> ADDIN EN.CITE </w:instrText>
      </w:r>
      <w:r w:rsidR="006E75D9">
        <w:fldChar w:fldCharType="begin">
          <w:fldData xml:space="preserve">PEVuZE5vdGU+PENpdGUgQXV0aG9yWWVhcj0iMSI+PEF1dGhvcj5TYWxsaXM8L0F1dGhvcj48WWVh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</w:fldData>
        </w:fldChar>
      </w:r>
      <w:r w:rsidR="006E75D9">
        <w:instrText xml:space="preserve"> ADDIN EN.CITE.DATA </w:instrText>
      </w:r>
      <w:r w:rsidR="006E75D9">
        <w:fldChar w:fldCharType="end"/>
      </w:r>
      <w:r w:rsidR="006E75D9">
        <w:fldChar w:fldCharType="separate"/>
      </w:r>
      <w:r w:rsidR="006E75D9">
        <w:rPr>
          <w:noProof/>
        </w:rPr>
        <w:t>Sallis et al. (2016)</w:t>
      </w:r>
      <w:r w:rsidR="006E75D9">
        <w:fldChar w:fldCharType="end"/>
      </w:r>
      <w:r w:rsidR="006E75D9">
        <w:t xml:space="preserve"> and from </w:t>
      </w:r>
      <w:r w:rsidR="00727473" w:rsidRPr="004905A0">
        <w:t xml:space="preserve">personal experience. </w:t>
      </w:r>
      <w:r w:rsidR="006E75D9">
        <w:t xml:space="preserve">These datasets included </w:t>
      </w:r>
      <w:r w:rsidR="00892956">
        <w:t>small urban parks, access to waterways and service areas around mesh block centroids, as these were considered the most appealing for recreational walking</w:t>
      </w:r>
      <w:r w:rsidR="006E75D9">
        <w:t>, and most relevant to walking from one’s dwelling</w:t>
      </w:r>
      <w:r w:rsidR="00892956">
        <w:t xml:space="preserve">. </w:t>
      </w:r>
    </w:p>
    <w:p w14:paraId="7E388808" w14:textId="77777777" w:rsidR="00892956" w:rsidRDefault="00892956" w:rsidP="004905A0"/>
    <w:p w14:paraId="59C786CD" w14:textId="77777777" w:rsidR="00940CA7" w:rsidRDefault="00892956" w:rsidP="004905A0">
      <w:r>
        <w:t xml:space="preserve">All </w:t>
      </w:r>
      <w:proofErr w:type="spellStart"/>
      <w:r>
        <w:t>rasters</w:t>
      </w:r>
      <w:proofErr w:type="spellEnd"/>
      <w:r>
        <w:t xml:space="preserve"> were summed with </w:t>
      </w:r>
      <w:r w:rsidRPr="004905A0">
        <w:t>raster calculator</w:t>
      </w:r>
      <w:r>
        <w:t>, and the scores for the more desirable locations (as above) were doubled</w:t>
      </w:r>
      <w:r w:rsidR="009C3F59" w:rsidRPr="004905A0">
        <w:t xml:space="preserve">. </w:t>
      </w:r>
      <w:r>
        <w:t xml:space="preserve">Despite their appeal for walking, dog parks were not additionally weighted, as these generally fell within the other park areas. </w:t>
      </w:r>
      <w:r w:rsidR="00940CA7" w:rsidRPr="004905A0">
        <w:t xml:space="preserve">The resulting raster, at 5m square cells, was added to the map. The scale of this raster enabled aggregate scores to be calculated for any desired spatial unit, for analysis against other data, such as SEIFA or health data. </w:t>
      </w:r>
      <w:r w:rsidR="00497528">
        <w:t>For statistical analysis, zonal statistics were calculated on the basis of SA1 areas (summary and mean scores)</w:t>
      </w:r>
      <w:r>
        <w:t>, and exported to Excel.</w:t>
      </w:r>
      <w:r w:rsidR="00497528">
        <w:t xml:space="preserve"> </w:t>
      </w:r>
    </w:p>
    <w:p w14:paraId="568B55E4" w14:textId="77777777" w:rsidR="00B060C0" w:rsidRDefault="00B060C0" w:rsidP="004905A0"/>
    <w:p w14:paraId="3A6AE97D" w14:textId="77777777" w:rsidR="00B060C0" w:rsidRDefault="00B060C0" w:rsidP="00B060C0">
      <w:pPr>
        <w:pStyle w:val="SOACCaption"/>
      </w:pPr>
      <w:r>
        <w:t>Figure 1: Walkability Raster (5m cells) Gold Coast</w:t>
      </w:r>
    </w:p>
    <w:p w14:paraId="328C3C33" w14:textId="77777777" w:rsidR="00AD0CCC" w:rsidRPr="004905A0" w:rsidRDefault="00C3678B" w:rsidP="004905A0">
      <w:r>
        <w:rPr>
          <w:noProof/>
          <w:lang w:val="en-US"/>
        </w:rPr>
        <w:drawing>
          <wp:inline distT="0" distB="0" distL="0" distR="0" wp14:anchorId="64439D23" wp14:editId="10F02D9F">
            <wp:extent cx="5759450" cy="81387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alkabilityTOTAL RASTER.jpg"/>
                    <pic:cNvPicPr/>
                  </pic:nvPicPr>
                  <pic:blipFill>
                    <a:blip r:embed="rId9">
                      <a:extLst>
                        <a:ext uri="{28A0092B-C50C-407E-A947-70E740481C1C}">
                          <a14:useLocalDpi xmlns:a14="http://schemas.microsoft.com/office/drawing/2010/main" val="0"/>
                        </a:ext>
                      </a:extLst>
                    </a:blip>
                    <a:stretch>
                      <a:fillRect/>
                    </a:stretch>
                  </pic:blipFill>
                  <pic:spPr>
                    <a:xfrm>
                      <a:off x="0" y="0"/>
                      <a:ext cx="5759450" cy="8138795"/>
                    </a:xfrm>
                    <a:prstGeom prst="rect">
                      <a:avLst/>
                    </a:prstGeom>
                  </pic:spPr>
                </pic:pic>
              </a:graphicData>
            </a:graphic>
          </wp:inline>
        </w:drawing>
      </w:r>
    </w:p>
    <w:p w14:paraId="48EE378F" w14:textId="77777777" w:rsidR="000C550D" w:rsidRDefault="000C550D" w:rsidP="004905A0"/>
    <w:p w14:paraId="75D64A47" w14:textId="77777777" w:rsidR="00B060C0" w:rsidRDefault="00B060C0" w:rsidP="004905A0"/>
    <w:p w14:paraId="38EC841F" w14:textId="77777777" w:rsidR="00B060C0" w:rsidRDefault="00B060C0" w:rsidP="004905A0"/>
    <w:p w14:paraId="64957CB1" w14:textId="77777777" w:rsidR="00B060C0" w:rsidRPr="004905A0" w:rsidRDefault="00B060C0" w:rsidP="00B060C0">
      <w:pPr>
        <w:pStyle w:val="SOACCaption"/>
      </w:pPr>
      <w:r>
        <w:t>Figure 2: Detail of walkability raster</w:t>
      </w:r>
    </w:p>
    <w:p w14:paraId="55DD6D90" w14:textId="77777777" w:rsidR="00AD0CCC" w:rsidRDefault="00C3678B" w:rsidP="004905A0">
      <w:r>
        <w:rPr>
          <w:noProof/>
          <w:lang w:val="en-US"/>
        </w:rPr>
        <w:drawing>
          <wp:inline distT="0" distB="0" distL="0" distR="0" wp14:anchorId="6912E16F" wp14:editId="145F53C4">
            <wp:extent cx="5759450" cy="81387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alk_detail.jpg"/>
                    <pic:cNvPicPr/>
                  </pic:nvPicPr>
                  <pic:blipFill>
                    <a:blip r:embed="rId10">
                      <a:extLst>
                        <a:ext uri="{28A0092B-C50C-407E-A947-70E740481C1C}">
                          <a14:useLocalDpi xmlns:a14="http://schemas.microsoft.com/office/drawing/2010/main" val="0"/>
                        </a:ext>
                      </a:extLst>
                    </a:blip>
                    <a:stretch>
                      <a:fillRect/>
                    </a:stretch>
                  </pic:blipFill>
                  <pic:spPr>
                    <a:xfrm>
                      <a:off x="0" y="0"/>
                      <a:ext cx="5759450" cy="8138795"/>
                    </a:xfrm>
                    <a:prstGeom prst="rect">
                      <a:avLst/>
                    </a:prstGeom>
                  </pic:spPr>
                </pic:pic>
              </a:graphicData>
            </a:graphic>
          </wp:inline>
        </w:drawing>
      </w:r>
    </w:p>
    <w:p w14:paraId="2AC1104B" w14:textId="77777777" w:rsidR="00AD0CCC" w:rsidRDefault="00AD0CCC" w:rsidP="004905A0"/>
    <w:p w14:paraId="4B9AE510" w14:textId="77777777" w:rsidR="00A83181" w:rsidRDefault="000C550D" w:rsidP="004905A0">
      <w:r w:rsidRPr="004905A0">
        <w:t>Finally, two additional analyses were conducted; one to create a walkability index based on the most common vector method</w:t>
      </w:r>
      <w:r w:rsidR="009279AE">
        <w:t xml:space="preserve">, as used by </w:t>
      </w:r>
      <w:r w:rsidR="009279AE">
        <w:fldChar w:fldCharType="begin"/>
      </w:r>
      <w:r w:rsidR="0048038C">
        <w:instrText xml:space="preserve"> ADDIN EN.CITE &lt;EndNote&gt;&lt;Cite AuthorYear="1"&gt;&lt;Author&gt;Frank&lt;/Author&gt;&lt;Year&gt;2010&lt;/Year&gt;&lt;RecNum&gt;16&lt;/RecNum&gt;&lt;DisplayText&gt;Frank et al. (2010)&lt;/DisplayText&gt;&lt;record&gt;&lt;rec-number&gt;16&lt;/rec-number&gt;&lt;foreign-keys&gt;&lt;key app="EN" db-id="dfdr2ervjdeex5ew2d95x0rqrzs0xpe992at" timestamp="0"&gt;16&lt;/key&gt;&lt;/foreign-keys&gt;&lt;ref-type name="Journal Article"&gt;17&lt;/ref-type&gt;&lt;contributors&gt;&lt;authors&gt;&lt;author&gt;Frank, L. D.&lt;/author&gt;&lt;author&gt;Sallis, J. F.&lt;/author&gt;&lt;author&gt;Saelens, B. E.&lt;/author&gt;&lt;author&gt;Leary, L.&lt;/author&gt;&lt;author&gt;Cain, K.&lt;/author&gt;&lt;author&gt;Conway, T. L.&lt;/author&gt;&lt;author&gt;Hess, P. M.&lt;/author&gt;&lt;/authors&gt;&lt;/contributors&gt;&lt;auth-address&gt;School of Community and Regional Planning, University of British Columbia, 231-1933 West Mall, Vancouver, British Columbia, Canada V6T 1Z2. ldfrank@interchange.ubc.ca&lt;/auth-address&gt;&lt;titles&gt;&lt;title&gt;The development of a walkability index: application to the Neighborhood Quality of Life Study&lt;/title&gt;&lt;secondary-title&gt;Br J Sports Med&lt;/secondary-title&gt;&lt;/titles&gt;&lt;periodical&gt;&lt;full-title&gt;Br J Sports Med&lt;/full-title&gt;&lt;/periodical&gt;&lt;pages&gt;924-33&lt;/pages&gt;&lt;volume&gt;44&lt;/volume&gt;&lt;number&gt;13&lt;/number&gt;&lt;keywords&gt;&lt;keyword&gt;Adult&lt;/keyword&gt;&lt;keyword&gt;*Environment Design&lt;/keyword&gt;&lt;keyword&gt;Health Surveys&lt;/keyword&gt;&lt;keyword&gt;Humans&lt;/keyword&gt;&lt;keyword&gt;Income&lt;/keyword&gt;&lt;keyword&gt;*Quality of Life&lt;/keyword&gt;&lt;keyword&gt;Residence Characteristics&lt;/keyword&gt;&lt;keyword&gt;Urban Health&lt;/keyword&gt;&lt;keyword&gt;Walking/*physiology&lt;/keyword&gt;&lt;/keywords&gt;&lt;dates&gt;&lt;year&gt;2010&lt;/year&gt;&lt;pub-dates&gt;&lt;date&gt;Oct&lt;/date&gt;&lt;/pub-dates&gt;&lt;/dates&gt;&lt;isbn&gt;1473-0480 (Electronic)&amp;#xD;0306-3674 (Linking)&lt;/isbn&gt;&lt;accession-num&gt;19406732&lt;/accession-num&gt;&lt;urls&gt;&lt;related-urls&gt;&lt;url&gt;https://www.ncbi.nlm.nih.gov/pubmed/19406732&lt;/url&gt;&lt;/related-urls&gt;&lt;/urls&gt;&lt;electronic-resource-num&gt;10.1136/bjsm.2009.058701&lt;/electronic-resource-num&gt;&lt;/record&gt;&lt;/Cite&gt;&lt;/EndNote&gt;</w:instrText>
      </w:r>
      <w:r w:rsidR="009279AE">
        <w:fldChar w:fldCharType="separate"/>
      </w:r>
      <w:r w:rsidR="0048038C">
        <w:rPr>
          <w:noProof/>
        </w:rPr>
        <w:t>Frank et al. (2010)</w:t>
      </w:r>
      <w:r w:rsidR="009279AE">
        <w:fldChar w:fldCharType="end"/>
      </w:r>
      <w:r w:rsidRPr="004905A0">
        <w:t xml:space="preserve">. </w:t>
      </w:r>
      <w:r w:rsidR="009279AE">
        <w:t xml:space="preserve">Excel was used for this purpose, and </w:t>
      </w:r>
      <w:r w:rsidRPr="004905A0">
        <w:t xml:space="preserve">calculated intersection density and a Shannon Wiener </w:t>
      </w:r>
      <w:r w:rsidR="00940CA7" w:rsidRPr="004905A0">
        <w:t>entropy score for Land Use Mix (using variables from the GCCC planning scheme, with some modification</w:t>
      </w:r>
      <w:r w:rsidR="00497528">
        <w:t>s</w:t>
      </w:r>
      <w:r w:rsidR="00940CA7" w:rsidRPr="004905A0">
        <w:t xml:space="preserve"> made based on satellite imagery of actual land use). </w:t>
      </w:r>
      <w:r w:rsidR="00A83181">
        <w:t xml:space="preserve">Five land use </w:t>
      </w:r>
      <w:r w:rsidR="009279AE">
        <w:t xml:space="preserve">classes were used for this, namely </w:t>
      </w:r>
      <w:r w:rsidR="00A83181">
        <w:t xml:space="preserve">residential, commercial, industrial, government and open space, recreation and rural. </w:t>
      </w:r>
    </w:p>
    <w:p w14:paraId="10526C29" w14:textId="77777777" w:rsidR="00A83181" w:rsidRDefault="00A83181" w:rsidP="004905A0">
      <w:r>
        <w:t xml:space="preserve">For the other variables, the </w:t>
      </w:r>
      <w:proofErr w:type="spellStart"/>
      <w:r>
        <w:t>ArcGis</w:t>
      </w:r>
      <w:proofErr w:type="spellEnd"/>
      <w:r>
        <w:t xml:space="preserve"> plugin </w:t>
      </w:r>
      <w:r w:rsidR="002503D3">
        <w:rPr>
          <w:i/>
        </w:rPr>
        <w:t>Create Junction Connectivity Features</w:t>
      </w:r>
      <w:r>
        <w:t xml:space="preserve"> was used to calculate intersections with three or more connecting roads (or walkways). Intersections closer than 25m were merged (the datasets had many divided roads and roundabouts, and the standard 15m was too small). This procedure duplicated some intersections, so a delete identical procedure was used to reduce the number of spatially similar intersections. The final intersection table was then aggregated by SA1. </w:t>
      </w:r>
    </w:p>
    <w:p w14:paraId="450C1019" w14:textId="77777777" w:rsidR="00A83181" w:rsidRDefault="00A83181" w:rsidP="004905A0"/>
    <w:p w14:paraId="7AD2798D" w14:textId="77777777" w:rsidR="00A83181" w:rsidRDefault="00E363BD" w:rsidP="004905A0">
      <w:r w:rsidRPr="004905A0">
        <w:t xml:space="preserve">To this was added dwelling density (number of dwellings divided by </w:t>
      </w:r>
      <w:r>
        <w:t>SA1</w:t>
      </w:r>
      <w:r w:rsidRPr="004905A0">
        <w:t xml:space="preserve"> area) and population density (number of residents divided by land area). Z Scores were created for each variable and then summed to create an index per </w:t>
      </w:r>
      <w:r>
        <w:t>SA1</w:t>
      </w:r>
      <w:r w:rsidR="00A83181">
        <w:t xml:space="preserve">. Finally, all variables were added to an Excel table (using Power Query to merge tables by SA1 number) and Z Scores were calculated for each vector variable, and then summed for the index. This table was then added back to </w:t>
      </w:r>
      <w:proofErr w:type="spellStart"/>
      <w:r w:rsidR="00A83181">
        <w:t>ArcGis</w:t>
      </w:r>
      <w:proofErr w:type="spellEnd"/>
      <w:r w:rsidR="00A83181">
        <w:t xml:space="preserve">, to ensure accuracy, and for mapping purposes. </w:t>
      </w:r>
    </w:p>
    <w:p w14:paraId="778E1AB1" w14:textId="77777777" w:rsidR="00B060C0" w:rsidRDefault="00B060C0" w:rsidP="004905A0"/>
    <w:p w14:paraId="21A2FDE6" w14:textId="77777777" w:rsidR="00B060C0" w:rsidRDefault="00B060C0" w:rsidP="00B060C0">
      <w:pPr>
        <w:pStyle w:val="SOACCaption"/>
      </w:pPr>
      <w:r>
        <w:t xml:space="preserve">Figure 3: Vector map of walkability </w:t>
      </w:r>
    </w:p>
    <w:p w14:paraId="04F3354D" w14:textId="77777777" w:rsidR="006F5C47" w:rsidRDefault="006F5C47" w:rsidP="004905A0">
      <w:r>
        <w:rPr>
          <w:noProof/>
          <w:lang w:val="en-US"/>
        </w:rPr>
        <w:drawing>
          <wp:inline distT="0" distB="0" distL="0" distR="0" wp14:anchorId="281D4405" wp14:editId="05C7480A">
            <wp:extent cx="4786833" cy="6764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ector.jpg"/>
                    <pic:cNvPicPr/>
                  </pic:nvPicPr>
                  <pic:blipFill>
                    <a:blip r:embed="rId11">
                      <a:extLst>
                        <a:ext uri="{28A0092B-C50C-407E-A947-70E740481C1C}">
                          <a14:useLocalDpi xmlns:a14="http://schemas.microsoft.com/office/drawing/2010/main" val="0"/>
                        </a:ext>
                      </a:extLst>
                    </a:blip>
                    <a:stretch>
                      <a:fillRect/>
                    </a:stretch>
                  </pic:blipFill>
                  <pic:spPr>
                    <a:xfrm>
                      <a:off x="0" y="0"/>
                      <a:ext cx="4800609" cy="6783837"/>
                    </a:xfrm>
                    <a:prstGeom prst="rect">
                      <a:avLst/>
                    </a:prstGeom>
                  </pic:spPr>
                </pic:pic>
              </a:graphicData>
            </a:graphic>
          </wp:inline>
        </w:drawing>
      </w:r>
    </w:p>
    <w:p w14:paraId="01508F29" w14:textId="77777777" w:rsidR="00B060C0" w:rsidRDefault="00B060C0" w:rsidP="00B060C0">
      <w:pPr>
        <w:pStyle w:val="SOACCaption"/>
      </w:pPr>
      <w:r>
        <w:t xml:space="preserve">Figure 4: Detail of vector walkability </w:t>
      </w:r>
    </w:p>
    <w:p w14:paraId="0A90D69D" w14:textId="77777777" w:rsidR="006F5C47" w:rsidRDefault="006F5C47" w:rsidP="004905A0">
      <w:r>
        <w:rPr>
          <w:noProof/>
          <w:lang w:val="en-US"/>
        </w:rPr>
        <w:drawing>
          <wp:inline distT="0" distB="0" distL="0" distR="0" wp14:anchorId="49236167" wp14:editId="6D5C87FA">
            <wp:extent cx="5238804" cy="740306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ector Detail.jpg"/>
                    <pic:cNvPicPr/>
                  </pic:nvPicPr>
                  <pic:blipFill>
                    <a:blip r:embed="rId12">
                      <a:extLst>
                        <a:ext uri="{28A0092B-C50C-407E-A947-70E740481C1C}">
                          <a14:useLocalDpi xmlns:a14="http://schemas.microsoft.com/office/drawing/2010/main" val="0"/>
                        </a:ext>
                      </a:extLst>
                    </a:blip>
                    <a:stretch>
                      <a:fillRect/>
                    </a:stretch>
                  </pic:blipFill>
                  <pic:spPr>
                    <a:xfrm>
                      <a:off x="0" y="0"/>
                      <a:ext cx="5241521" cy="7406900"/>
                    </a:xfrm>
                    <a:prstGeom prst="rect">
                      <a:avLst/>
                    </a:prstGeom>
                  </pic:spPr>
                </pic:pic>
              </a:graphicData>
            </a:graphic>
          </wp:inline>
        </w:drawing>
      </w:r>
    </w:p>
    <w:p w14:paraId="7185F9C8" w14:textId="77777777" w:rsidR="006F5C47" w:rsidRDefault="006F5C47" w:rsidP="004905A0"/>
    <w:p w14:paraId="3BCC7491" w14:textId="77777777" w:rsidR="00940CA7" w:rsidRDefault="00497528" w:rsidP="004905A0">
      <w:r>
        <w:t xml:space="preserve">Each index (raster and vector) was correlated, as were the indices with </w:t>
      </w:r>
      <w:r w:rsidR="00940CA7" w:rsidRPr="004905A0">
        <w:t xml:space="preserve">Census Journey to Work (active only) </w:t>
      </w:r>
      <w:r>
        <w:t>and</w:t>
      </w:r>
      <w:r w:rsidR="00940CA7" w:rsidRPr="004905A0">
        <w:t xml:space="preserve"> SEIFA deciles</w:t>
      </w:r>
      <w:r>
        <w:t xml:space="preserve"> (4 SEIFA factors)</w:t>
      </w:r>
      <w:r w:rsidR="00940CA7" w:rsidRPr="004905A0">
        <w:t>, to identify any preliminary relationships with the calculated walkability scores and socio-demographic variables.</w:t>
      </w:r>
      <w:r>
        <w:t xml:space="preserve"> Some broad analyses were also conducted against available health variables, but these are only available at SA2 level, so required too high a degree of spatial aggregation to be anything other than broadly valid. </w:t>
      </w:r>
    </w:p>
    <w:p w14:paraId="2DA0A722" w14:textId="77777777" w:rsidR="007C11FC" w:rsidRPr="007C11FC" w:rsidRDefault="007C11FC" w:rsidP="007C11FC">
      <w:pPr>
        <w:autoSpaceDE w:val="0"/>
        <w:autoSpaceDN w:val="0"/>
        <w:adjustRightInd w:val="0"/>
        <w:rPr>
          <w:rFonts w:ascii="Times New Roman" w:hAnsi="Times New Roman"/>
          <w:sz w:val="24"/>
          <w:lang w:val="en-AU" w:eastAsia="en-AU"/>
        </w:rPr>
      </w:pPr>
    </w:p>
    <w:p w14:paraId="07388FA2" w14:textId="77777777" w:rsidR="004A0EF6" w:rsidRDefault="004A0EF6">
      <w:pPr>
        <w:rPr>
          <w:b/>
          <w:szCs w:val="20"/>
          <w:lang w:val="en-AU"/>
        </w:rPr>
      </w:pPr>
      <w:r>
        <w:rPr>
          <w:b/>
          <w:szCs w:val="20"/>
          <w:lang w:val="en-AU"/>
        </w:rPr>
        <w:br w:type="page"/>
      </w:r>
    </w:p>
    <w:p w14:paraId="1FEAE9E2" w14:textId="77777777" w:rsidR="00C3678B" w:rsidRDefault="00592C40" w:rsidP="00592C40">
      <w:pPr>
        <w:pStyle w:val="SOACCaption"/>
      </w:pPr>
      <w:r>
        <w:t>Table 3. Ind</w:t>
      </w:r>
      <w:r w:rsidR="002E0980">
        <w:t>ex</w:t>
      </w:r>
      <w:r>
        <w:t xml:space="preserve"> correlations with SEIFA Deciles </w:t>
      </w:r>
    </w:p>
    <w:p w14:paraId="121B4724" w14:textId="77777777" w:rsidR="002E0980" w:rsidRDefault="002E0980" w:rsidP="00592C40">
      <w:pPr>
        <w:pStyle w:val="SOACCaption"/>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9"/>
        <w:gridCol w:w="3176"/>
        <w:gridCol w:w="3051"/>
      </w:tblGrid>
      <w:tr w:rsidR="002E0980" w:rsidRPr="002E0980" w14:paraId="10DB5627" w14:textId="77777777" w:rsidTr="002E0980">
        <w:tc>
          <w:tcPr>
            <w:tcW w:w="1647" w:type="pct"/>
            <w:vAlign w:val="bottom"/>
          </w:tcPr>
          <w:p w14:paraId="3B84E0DB" w14:textId="77777777" w:rsidR="002E0980" w:rsidRPr="002E0980" w:rsidRDefault="002E0980" w:rsidP="00592C40">
            <w:pPr>
              <w:pStyle w:val="SOACNormal"/>
              <w:jc w:val="left"/>
              <w:rPr>
                <w:b/>
                <w:sz w:val="20"/>
                <w:szCs w:val="20"/>
              </w:rPr>
            </w:pPr>
          </w:p>
        </w:tc>
        <w:tc>
          <w:tcPr>
            <w:tcW w:w="1710" w:type="pct"/>
            <w:vAlign w:val="bottom"/>
          </w:tcPr>
          <w:p w14:paraId="73B314E9" w14:textId="77777777" w:rsidR="002E0980" w:rsidRPr="002E0980" w:rsidRDefault="002E0980" w:rsidP="00592C40">
            <w:pPr>
              <w:pStyle w:val="SOACNormal"/>
              <w:jc w:val="left"/>
              <w:rPr>
                <w:b/>
                <w:sz w:val="20"/>
                <w:szCs w:val="20"/>
              </w:rPr>
            </w:pPr>
            <w:proofErr w:type="spellStart"/>
            <w:r w:rsidRPr="002E0980">
              <w:rPr>
                <w:b/>
                <w:sz w:val="20"/>
                <w:szCs w:val="20"/>
              </w:rPr>
              <w:t>VectorScore</w:t>
            </w:r>
            <w:proofErr w:type="spellEnd"/>
          </w:p>
        </w:tc>
        <w:tc>
          <w:tcPr>
            <w:tcW w:w="1643" w:type="pct"/>
            <w:vAlign w:val="bottom"/>
          </w:tcPr>
          <w:p w14:paraId="3836294E" w14:textId="77777777" w:rsidR="002E0980" w:rsidRPr="002E0980" w:rsidRDefault="002E0980" w:rsidP="00592C40">
            <w:pPr>
              <w:pStyle w:val="SOACNormal"/>
              <w:jc w:val="left"/>
              <w:rPr>
                <w:b/>
                <w:sz w:val="20"/>
                <w:szCs w:val="20"/>
              </w:rPr>
            </w:pPr>
            <w:proofErr w:type="spellStart"/>
            <w:r w:rsidRPr="002E0980">
              <w:rPr>
                <w:b/>
                <w:sz w:val="20"/>
                <w:szCs w:val="20"/>
              </w:rPr>
              <w:t>RasterMean</w:t>
            </w:r>
            <w:proofErr w:type="spellEnd"/>
          </w:p>
        </w:tc>
      </w:tr>
      <w:tr w:rsidR="002E0980" w:rsidRPr="002E0980" w14:paraId="3B7C3031" w14:textId="77777777" w:rsidTr="002E0980">
        <w:tc>
          <w:tcPr>
            <w:tcW w:w="1647" w:type="pct"/>
          </w:tcPr>
          <w:p w14:paraId="4984CE37" w14:textId="77777777" w:rsidR="002E0980" w:rsidRPr="002E0980" w:rsidRDefault="002E0980" w:rsidP="00592C40">
            <w:pPr>
              <w:pStyle w:val="SOACNormal"/>
              <w:jc w:val="left"/>
              <w:rPr>
                <w:b/>
                <w:sz w:val="20"/>
                <w:szCs w:val="20"/>
              </w:rPr>
            </w:pPr>
            <w:r w:rsidRPr="002E0980">
              <w:rPr>
                <w:b/>
                <w:sz w:val="20"/>
                <w:szCs w:val="20"/>
              </w:rPr>
              <w:t>Raster Mean</w:t>
            </w:r>
          </w:p>
        </w:tc>
        <w:tc>
          <w:tcPr>
            <w:tcW w:w="1710" w:type="pct"/>
          </w:tcPr>
          <w:p w14:paraId="06E7E8BA" w14:textId="77777777" w:rsidR="002E0980" w:rsidRPr="002E0980" w:rsidRDefault="002E0980" w:rsidP="00592C40">
            <w:pPr>
              <w:pStyle w:val="SOACNormal"/>
              <w:jc w:val="left"/>
              <w:rPr>
                <w:sz w:val="20"/>
                <w:szCs w:val="20"/>
              </w:rPr>
            </w:pPr>
            <w:r w:rsidRPr="002E0980">
              <w:rPr>
                <w:sz w:val="20"/>
                <w:szCs w:val="20"/>
              </w:rPr>
              <w:t>.110**</w:t>
            </w:r>
          </w:p>
        </w:tc>
        <w:tc>
          <w:tcPr>
            <w:tcW w:w="1643" w:type="pct"/>
          </w:tcPr>
          <w:p w14:paraId="09D7EBC2" w14:textId="77777777" w:rsidR="002E0980" w:rsidRPr="002E0980" w:rsidRDefault="002E0980" w:rsidP="00592C40">
            <w:pPr>
              <w:pStyle w:val="SOACNormal"/>
              <w:jc w:val="left"/>
              <w:rPr>
                <w:sz w:val="20"/>
                <w:szCs w:val="20"/>
              </w:rPr>
            </w:pPr>
          </w:p>
        </w:tc>
      </w:tr>
      <w:tr w:rsidR="002E0980" w:rsidRPr="002E0980" w14:paraId="7E4AD73F" w14:textId="77777777" w:rsidTr="002E0980">
        <w:tc>
          <w:tcPr>
            <w:tcW w:w="1647" w:type="pct"/>
          </w:tcPr>
          <w:p w14:paraId="2651A2EA" w14:textId="77777777" w:rsidR="002E0980" w:rsidRPr="002E0980" w:rsidRDefault="002E0980" w:rsidP="00592C40">
            <w:pPr>
              <w:pStyle w:val="SOACNormal"/>
              <w:jc w:val="left"/>
              <w:rPr>
                <w:b/>
                <w:sz w:val="20"/>
                <w:szCs w:val="20"/>
              </w:rPr>
            </w:pPr>
            <w:r w:rsidRPr="002E0980">
              <w:rPr>
                <w:b/>
                <w:sz w:val="20"/>
                <w:szCs w:val="20"/>
              </w:rPr>
              <w:t>IRSAD</w:t>
            </w:r>
          </w:p>
        </w:tc>
        <w:tc>
          <w:tcPr>
            <w:tcW w:w="1710" w:type="pct"/>
            <w:shd w:val="clear" w:color="auto" w:fill="FFFFFF"/>
          </w:tcPr>
          <w:p w14:paraId="24E3C00E" w14:textId="77777777" w:rsidR="002E0980" w:rsidRPr="002E0980" w:rsidRDefault="002E0980" w:rsidP="00592C40">
            <w:pPr>
              <w:pStyle w:val="SOACNormal"/>
              <w:jc w:val="left"/>
              <w:rPr>
                <w:sz w:val="20"/>
                <w:szCs w:val="20"/>
              </w:rPr>
            </w:pPr>
            <w:r w:rsidRPr="002E0980">
              <w:rPr>
                <w:sz w:val="20"/>
                <w:szCs w:val="20"/>
              </w:rPr>
              <w:t>.021</w:t>
            </w:r>
          </w:p>
        </w:tc>
        <w:tc>
          <w:tcPr>
            <w:tcW w:w="1643" w:type="pct"/>
            <w:shd w:val="clear" w:color="auto" w:fill="FFFFFF"/>
          </w:tcPr>
          <w:p w14:paraId="504B92C8" w14:textId="77777777" w:rsidR="002E0980" w:rsidRPr="002E0980" w:rsidRDefault="002E0980" w:rsidP="00592C40">
            <w:pPr>
              <w:pStyle w:val="SOACNormal"/>
              <w:jc w:val="left"/>
              <w:rPr>
                <w:sz w:val="20"/>
                <w:szCs w:val="20"/>
              </w:rPr>
            </w:pPr>
            <w:r w:rsidRPr="002E0980">
              <w:rPr>
                <w:sz w:val="20"/>
                <w:szCs w:val="20"/>
              </w:rPr>
              <w:t>-.035</w:t>
            </w:r>
          </w:p>
        </w:tc>
      </w:tr>
      <w:tr w:rsidR="002E0980" w:rsidRPr="002E0980" w14:paraId="418E878D" w14:textId="77777777" w:rsidTr="002E0980">
        <w:tc>
          <w:tcPr>
            <w:tcW w:w="1647" w:type="pct"/>
          </w:tcPr>
          <w:p w14:paraId="18308EDD" w14:textId="77777777" w:rsidR="002E0980" w:rsidRPr="002E0980" w:rsidRDefault="002E0980" w:rsidP="00592C40">
            <w:pPr>
              <w:pStyle w:val="SOACNormal"/>
              <w:jc w:val="left"/>
              <w:rPr>
                <w:b/>
                <w:sz w:val="20"/>
                <w:szCs w:val="20"/>
              </w:rPr>
            </w:pPr>
            <w:r w:rsidRPr="002E0980">
              <w:rPr>
                <w:b/>
                <w:sz w:val="20"/>
                <w:szCs w:val="20"/>
              </w:rPr>
              <w:t>IRSD</w:t>
            </w:r>
          </w:p>
        </w:tc>
        <w:tc>
          <w:tcPr>
            <w:tcW w:w="1710" w:type="pct"/>
            <w:shd w:val="clear" w:color="auto" w:fill="FFFFFF"/>
          </w:tcPr>
          <w:p w14:paraId="19E57B3F" w14:textId="77777777" w:rsidR="002E0980" w:rsidRPr="002E0980" w:rsidRDefault="002E0980" w:rsidP="00592C40">
            <w:pPr>
              <w:pStyle w:val="SOACNormal"/>
              <w:jc w:val="left"/>
              <w:rPr>
                <w:sz w:val="20"/>
                <w:szCs w:val="20"/>
              </w:rPr>
            </w:pPr>
            <w:r w:rsidRPr="002E0980">
              <w:rPr>
                <w:sz w:val="20"/>
                <w:szCs w:val="20"/>
              </w:rPr>
              <w:t>-.015</w:t>
            </w:r>
          </w:p>
        </w:tc>
        <w:tc>
          <w:tcPr>
            <w:tcW w:w="1643" w:type="pct"/>
            <w:shd w:val="clear" w:color="auto" w:fill="FFFFFF"/>
          </w:tcPr>
          <w:p w14:paraId="13B5D3E4" w14:textId="77777777" w:rsidR="002E0980" w:rsidRPr="002E0980" w:rsidRDefault="002E0980" w:rsidP="00592C40">
            <w:pPr>
              <w:pStyle w:val="SOACNormal"/>
              <w:jc w:val="left"/>
              <w:rPr>
                <w:sz w:val="20"/>
                <w:szCs w:val="20"/>
              </w:rPr>
            </w:pPr>
            <w:r w:rsidRPr="002E0980">
              <w:rPr>
                <w:sz w:val="20"/>
                <w:szCs w:val="20"/>
              </w:rPr>
              <w:t>-.149**</w:t>
            </w:r>
          </w:p>
        </w:tc>
      </w:tr>
      <w:tr w:rsidR="002E0980" w:rsidRPr="002E0980" w14:paraId="64EAC298" w14:textId="77777777" w:rsidTr="002E0980">
        <w:tc>
          <w:tcPr>
            <w:tcW w:w="1647" w:type="pct"/>
          </w:tcPr>
          <w:p w14:paraId="13F30F22" w14:textId="77777777" w:rsidR="002E0980" w:rsidRPr="002E0980" w:rsidRDefault="002E0980" w:rsidP="00592C40">
            <w:pPr>
              <w:pStyle w:val="SOACNormal"/>
              <w:jc w:val="left"/>
              <w:rPr>
                <w:b/>
                <w:sz w:val="20"/>
                <w:szCs w:val="20"/>
              </w:rPr>
            </w:pPr>
            <w:r w:rsidRPr="002E0980">
              <w:rPr>
                <w:b/>
                <w:sz w:val="20"/>
                <w:szCs w:val="20"/>
              </w:rPr>
              <w:t>IER</w:t>
            </w:r>
          </w:p>
        </w:tc>
        <w:tc>
          <w:tcPr>
            <w:tcW w:w="1710" w:type="pct"/>
            <w:shd w:val="clear" w:color="auto" w:fill="FFFFFF"/>
          </w:tcPr>
          <w:p w14:paraId="6E9835D5" w14:textId="77777777" w:rsidR="002E0980" w:rsidRPr="002E0980" w:rsidRDefault="002E0980" w:rsidP="00592C40">
            <w:pPr>
              <w:pStyle w:val="SOACNormal"/>
              <w:jc w:val="left"/>
              <w:rPr>
                <w:sz w:val="20"/>
                <w:szCs w:val="20"/>
              </w:rPr>
            </w:pPr>
            <w:r w:rsidRPr="002E0980">
              <w:rPr>
                <w:sz w:val="20"/>
                <w:szCs w:val="20"/>
              </w:rPr>
              <w:t>.035</w:t>
            </w:r>
          </w:p>
        </w:tc>
        <w:tc>
          <w:tcPr>
            <w:tcW w:w="1643" w:type="pct"/>
            <w:shd w:val="clear" w:color="auto" w:fill="FFFFFF"/>
          </w:tcPr>
          <w:p w14:paraId="60562C34" w14:textId="77777777" w:rsidR="002E0980" w:rsidRPr="002E0980" w:rsidRDefault="002E0980" w:rsidP="00592C40">
            <w:pPr>
              <w:pStyle w:val="SOACNormal"/>
              <w:jc w:val="left"/>
              <w:rPr>
                <w:sz w:val="20"/>
                <w:szCs w:val="20"/>
              </w:rPr>
            </w:pPr>
            <w:r w:rsidRPr="002E0980">
              <w:rPr>
                <w:sz w:val="20"/>
                <w:szCs w:val="20"/>
              </w:rPr>
              <w:t>-.107**</w:t>
            </w:r>
          </w:p>
        </w:tc>
      </w:tr>
      <w:tr w:rsidR="002E0980" w:rsidRPr="002E0980" w14:paraId="1B690728" w14:textId="77777777" w:rsidTr="002E0980">
        <w:tc>
          <w:tcPr>
            <w:tcW w:w="1647" w:type="pct"/>
          </w:tcPr>
          <w:p w14:paraId="1D383D27" w14:textId="77777777" w:rsidR="002E0980" w:rsidRPr="002E0980" w:rsidRDefault="002E0980" w:rsidP="00592C40">
            <w:pPr>
              <w:pStyle w:val="SOACNormal"/>
              <w:jc w:val="left"/>
              <w:rPr>
                <w:b/>
                <w:sz w:val="20"/>
                <w:szCs w:val="20"/>
              </w:rPr>
            </w:pPr>
            <w:r w:rsidRPr="002E0980">
              <w:rPr>
                <w:b/>
                <w:sz w:val="20"/>
                <w:szCs w:val="20"/>
              </w:rPr>
              <w:t>IEO</w:t>
            </w:r>
          </w:p>
        </w:tc>
        <w:tc>
          <w:tcPr>
            <w:tcW w:w="1710" w:type="pct"/>
          </w:tcPr>
          <w:p w14:paraId="118EC548" w14:textId="77777777" w:rsidR="002E0980" w:rsidRPr="002E0980" w:rsidRDefault="002E0980" w:rsidP="00592C40">
            <w:pPr>
              <w:pStyle w:val="SOACNormal"/>
              <w:jc w:val="left"/>
              <w:rPr>
                <w:sz w:val="20"/>
                <w:szCs w:val="20"/>
              </w:rPr>
            </w:pPr>
            <w:r w:rsidRPr="002E0980">
              <w:rPr>
                <w:sz w:val="20"/>
                <w:szCs w:val="20"/>
              </w:rPr>
              <w:t>.059</w:t>
            </w:r>
          </w:p>
        </w:tc>
        <w:tc>
          <w:tcPr>
            <w:tcW w:w="1643" w:type="pct"/>
          </w:tcPr>
          <w:p w14:paraId="2D3312E8" w14:textId="77777777" w:rsidR="002E0980" w:rsidRPr="002E0980" w:rsidRDefault="002E0980" w:rsidP="00592C40">
            <w:pPr>
              <w:pStyle w:val="SOACNormal"/>
              <w:jc w:val="left"/>
              <w:rPr>
                <w:sz w:val="20"/>
                <w:szCs w:val="20"/>
              </w:rPr>
            </w:pPr>
            <w:r w:rsidRPr="002E0980">
              <w:rPr>
                <w:sz w:val="20"/>
                <w:szCs w:val="20"/>
              </w:rPr>
              <w:t>.079*</w:t>
            </w:r>
          </w:p>
        </w:tc>
      </w:tr>
      <w:tr w:rsidR="002E0980" w:rsidRPr="00592C40" w14:paraId="60F662FD" w14:textId="77777777" w:rsidTr="002E0980">
        <w:tc>
          <w:tcPr>
            <w:tcW w:w="5000" w:type="pct"/>
            <w:gridSpan w:val="3"/>
          </w:tcPr>
          <w:p w14:paraId="274437D7" w14:textId="77777777" w:rsidR="002E0980" w:rsidRDefault="002E0980" w:rsidP="002E0980">
            <w:pPr>
              <w:autoSpaceDE w:val="0"/>
              <w:autoSpaceDN w:val="0"/>
              <w:adjustRightInd w:val="0"/>
              <w:rPr>
                <w:rFonts w:cs="Arial"/>
                <w:color w:val="010205"/>
                <w:sz w:val="18"/>
                <w:szCs w:val="18"/>
                <w:lang w:val="en-AU" w:eastAsia="en-AU"/>
              </w:rPr>
            </w:pPr>
            <w:r w:rsidRPr="007C11FC">
              <w:rPr>
                <w:rFonts w:cs="Arial"/>
                <w:color w:val="010205"/>
                <w:sz w:val="18"/>
                <w:szCs w:val="18"/>
                <w:lang w:val="en-AU" w:eastAsia="en-AU"/>
              </w:rPr>
              <w:t>*. Correlation is significant at the 0.0</w:t>
            </w:r>
            <w:r>
              <w:rPr>
                <w:rFonts w:cs="Arial"/>
                <w:color w:val="010205"/>
                <w:sz w:val="18"/>
                <w:szCs w:val="18"/>
                <w:lang w:val="en-AU" w:eastAsia="en-AU"/>
              </w:rPr>
              <w:t>5</w:t>
            </w:r>
            <w:r w:rsidRPr="007C11FC">
              <w:rPr>
                <w:rFonts w:cs="Arial"/>
                <w:color w:val="010205"/>
                <w:sz w:val="18"/>
                <w:szCs w:val="18"/>
                <w:lang w:val="en-AU" w:eastAsia="en-AU"/>
              </w:rPr>
              <w:t xml:space="preserve"> level (2-tailed).</w:t>
            </w:r>
            <w:r>
              <w:rPr>
                <w:rFonts w:cs="Arial"/>
                <w:color w:val="010205"/>
                <w:sz w:val="18"/>
                <w:szCs w:val="18"/>
                <w:lang w:val="en-AU" w:eastAsia="en-AU"/>
              </w:rPr>
              <w:t xml:space="preserve"> </w:t>
            </w:r>
          </w:p>
          <w:p w14:paraId="7F1EF052" w14:textId="77777777" w:rsidR="002E0980" w:rsidRPr="007C11FC" w:rsidRDefault="002E0980" w:rsidP="002E0980">
            <w:pPr>
              <w:autoSpaceDE w:val="0"/>
              <w:autoSpaceDN w:val="0"/>
              <w:adjustRightInd w:val="0"/>
              <w:rPr>
                <w:szCs w:val="20"/>
              </w:rPr>
            </w:pPr>
            <w:r w:rsidRPr="007C11FC">
              <w:rPr>
                <w:rFonts w:cs="Arial"/>
                <w:color w:val="010205"/>
                <w:sz w:val="18"/>
                <w:szCs w:val="18"/>
                <w:lang w:val="en-AU" w:eastAsia="en-AU"/>
              </w:rPr>
              <w:t>**. Correlation is significant at the 0.01 level (2-tailed).</w:t>
            </w:r>
            <w:r>
              <w:rPr>
                <w:rFonts w:cs="Arial"/>
                <w:color w:val="010205"/>
                <w:sz w:val="18"/>
                <w:szCs w:val="18"/>
                <w:lang w:val="en-AU" w:eastAsia="en-AU"/>
              </w:rPr>
              <w:t xml:space="preserve"> N = 1037</w:t>
            </w:r>
          </w:p>
        </w:tc>
      </w:tr>
    </w:tbl>
    <w:p w14:paraId="67405EA5" w14:textId="77777777" w:rsidR="00940CA7" w:rsidRPr="004905A0" w:rsidRDefault="00940CA7" w:rsidP="004905A0"/>
    <w:p w14:paraId="2B7BDEDF" w14:textId="77777777" w:rsidR="00C14A2B" w:rsidRPr="004905A0" w:rsidRDefault="00C14A2B" w:rsidP="00C14A2B">
      <w:pPr>
        <w:pStyle w:val="SOACHeading"/>
      </w:pPr>
      <w:r>
        <w:t>C</w:t>
      </w:r>
      <w:r w:rsidRPr="004905A0">
        <w:t>onclusion</w:t>
      </w:r>
    </w:p>
    <w:p w14:paraId="4A21DF50" w14:textId="77777777" w:rsidR="00025D75" w:rsidRPr="004905A0" w:rsidRDefault="00025D75" w:rsidP="004905A0"/>
    <w:p w14:paraId="1080D2C9" w14:textId="77777777" w:rsidR="002E0980" w:rsidRDefault="002E0980" w:rsidP="002E0980">
      <w:r w:rsidRPr="004905A0">
        <w:t xml:space="preserve">The initial results showed that, as expected, the denser coastal areas of the GCCC were more walkable than the steeper, lesser populated hinterland. </w:t>
      </w:r>
      <w:r>
        <w:t xml:space="preserve">The raster walkability surface was in every way superior to the vector scores (SA1 level) with a far greater level of detail. In addition, the 5m cell size could be aggregated to any size spatial unit, using whatever spatial statistics were deemed most valid. </w:t>
      </w:r>
    </w:p>
    <w:p w14:paraId="392330E0" w14:textId="77777777" w:rsidR="002E0980" w:rsidRDefault="002E0980" w:rsidP="002E0980"/>
    <w:p w14:paraId="1616E2A3" w14:textId="77777777" w:rsidR="009347F3" w:rsidRDefault="002E0980" w:rsidP="002E0980">
      <w:r>
        <w:t xml:space="preserve">Nonetheless, the brief statistical analysis conducted also indicated that the two indices were highly correlated with each other, at p.0.01. The raster index, but not the vector index, was significantly correlated with all the SEIFA deciles, in particular, negatively correlated with the indices that indicate disadvantage, and positively correlated with the IEO index. This is an area of potential future research, given that there is an indication that more walkable areas are those with higher rates of income and education. Of course, the index weights more highly proximity to desirable destinations such as parks and waterways and properties close to such areas are generally higher priced. Further phases of this research will investigate property sale prices and walkability to identify any relationship between income (property prices used as proxy) and more walkable areas. </w:t>
      </w:r>
      <w:r w:rsidR="009347F3">
        <w:t xml:space="preserve">Further research will also investigate Journey to Work at SA1 level, but to date (July 2017) this data has not yet been released by the ABS. </w:t>
      </w:r>
    </w:p>
    <w:p w14:paraId="070131DA" w14:textId="77777777" w:rsidR="00C14A2B" w:rsidRPr="004905A0" w:rsidRDefault="00C14A2B" w:rsidP="004905A0"/>
    <w:p w14:paraId="53E2393B" w14:textId="77777777" w:rsidR="002503D3" w:rsidRDefault="002C13AB" w:rsidP="004905A0">
      <w:r>
        <w:t xml:space="preserve">This analysis indicates that walkability indices, when calculated at a small scale and in a raster based format, have the capacity to add a nuanced and detailed overlay </w:t>
      </w:r>
      <w:r w:rsidR="002503D3">
        <w:t xml:space="preserve">that may aid Local Governments and other land managers in </w:t>
      </w:r>
      <w:r>
        <w:t xml:space="preserve">planning for walkability at small scales, including property scale. </w:t>
      </w:r>
      <w:r w:rsidR="002503D3">
        <w:t xml:space="preserve">Using Network Analysis together with Spatial Analyst, can enable including cost evaluators and weighting to the calculation of service areas. This method calculates walking areas on the actual road and pedestrian network, and is weighted by factors such as traffic volumes, road type and other factors. </w:t>
      </w:r>
    </w:p>
    <w:p w14:paraId="28BA7FC0" w14:textId="77777777" w:rsidR="002503D3" w:rsidRDefault="002503D3" w:rsidP="004905A0"/>
    <w:p w14:paraId="15C3B122" w14:textId="77777777" w:rsidR="002C13AB" w:rsidRDefault="002503D3" w:rsidP="004905A0">
      <w:r>
        <w:t xml:space="preserve">This method also allows the addition of multiple variables, such as </w:t>
      </w:r>
      <w:r w:rsidR="002C13AB">
        <w:t xml:space="preserve">connected footpaths and other pedestrian friendly walking areas, </w:t>
      </w:r>
      <w:r>
        <w:t xml:space="preserve">which </w:t>
      </w:r>
      <w:r w:rsidR="002C13AB">
        <w:t xml:space="preserve">can significantly improve walkability of an area. </w:t>
      </w:r>
      <w:r>
        <w:t>Once the modelling procedure is established and saved, ad</w:t>
      </w:r>
      <w:r w:rsidR="002C13AB">
        <w:t>ding additional variables, such as tree cover and shading, as well as other traffic related variables, including traffic accidents (particularly involving p</w:t>
      </w:r>
      <w:r>
        <w:t xml:space="preserve">edestrians) is a simple matter, subject only to data availability. </w:t>
      </w:r>
    </w:p>
    <w:p w14:paraId="0F6F2AAA" w14:textId="77777777" w:rsidR="002C13AB" w:rsidRDefault="002C13AB" w:rsidP="004905A0"/>
    <w:p w14:paraId="36C46FE9" w14:textId="77777777" w:rsidR="00693E0F" w:rsidRPr="004905A0" w:rsidRDefault="00693E0F" w:rsidP="004905A0">
      <w:r w:rsidRPr="004905A0">
        <w:t xml:space="preserve">This project is intended to be a pilot study to inform a future, larger research project. The revised (and </w:t>
      </w:r>
      <w:proofErr w:type="spellStart"/>
      <w:r w:rsidRPr="004905A0">
        <w:t>groundtruthed</w:t>
      </w:r>
      <w:proofErr w:type="spellEnd"/>
      <w:r w:rsidRPr="004905A0">
        <w:t xml:space="preserve">) walkability indices will then be used to research the psychological benefits of improved walkability; what variables add to this, can urban areas be cost-effectively retrofitted to improve walkability and will this in turn improve mental health (particularly by reducing rates of depression, stress and anxiety)? </w:t>
      </w:r>
    </w:p>
    <w:p w14:paraId="2906014E" w14:textId="77777777" w:rsidR="00693E0F" w:rsidRPr="004905A0" w:rsidRDefault="00693E0F" w:rsidP="004905A0"/>
    <w:p w14:paraId="666CE7FF" w14:textId="77777777" w:rsidR="00693E0F" w:rsidRPr="004905A0" w:rsidRDefault="00693E0F" w:rsidP="004905A0"/>
    <w:p w14:paraId="7B0D1998" w14:textId="77777777" w:rsidR="003E40B5" w:rsidRDefault="003E40B5">
      <w:pPr>
        <w:rPr>
          <w:b/>
          <w:sz w:val="22"/>
          <w:szCs w:val="22"/>
          <w:lang w:val="en-AU"/>
        </w:rPr>
      </w:pPr>
      <w:r>
        <w:br w:type="page"/>
      </w:r>
    </w:p>
    <w:p w14:paraId="409BD501" w14:textId="77777777" w:rsidR="00025D75" w:rsidRPr="004905A0" w:rsidRDefault="00025D75" w:rsidP="00497528">
      <w:pPr>
        <w:pStyle w:val="SOACHeading"/>
      </w:pPr>
      <w:r w:rsidRPr="004905A0">
        <w:t>References</w:t>
      </w:r>
    </w:p>
    <w:p w14:paraId="354759B6" w14:textId="77777777" w:rsidR="00025D75" w:rsidRPr="004905A0" w:rsidRDefault="00025D75" w:rsidP="004905A0"/>
    <w:p w14:paraId="0D496680" w14:textId="77777777" w:rsidR="006E75D9" w:rsidRPr="006E75D9" w:rsidRDefault="003E40B5" w:rsidP="006E75D9">
      <w:pPr>
        <w:pStyle w:val="EndNoteBibliography"/>
        <w:ind w:left="720" w:hanging="720"/>
      </w:pPr>
      <w:r>
        <w:fldChar w:fldCharType="begin"/>
      </w:r>
      <w:r>
        <w:instrText xml:space="preserve"> ADDIN EN.REFLIST </w:instrText>
      </w:r>
      <w:r>
        <w:fldChar w:fldCharType="separate"/>
      </w:r>
      <w:r w:rsidR="006E75D9" w:rsidRPr="006E75D9">
        <w:t xml:space="preserve">ABS. (2012). </w:t>
      </w:r>
      <w:r w:rsidR="006E75D9" w:rsidRPr="006E75D9">
        <w:rPr>
          <w:i/>
        </w:rPr>
        <w:t>4177.0 - Participation in Sport and Physical Recreation, Australia, 2011-12</w:t>
      </w:r>
      <w:r w:rsidR="006E75D9" w:rsidRPr="006E75D9">
        <w:t xml:space="preserve">.  Retrieved from </w:t>
      </w:r>
      <w:hyperlink r:id="rId13" w:history="1">
        <w:r w:rsidR="006E75D9" w:rsidRPr="006E75D9">
          <w:rPr>
            <w:rStyle w:val="Hyperlink"/>
          </w:rPr>
          <w:t>http://www.abs.gov.au/ausstats/abs@.nsf/Products/4177.0~2011-12~Main+Features~Characteristics+of+participation?OpenDocument</w:t>
        </w:r>
      </w:hyperlink>
      <w:r w:rsidR="006E75D9" w:rsidRPr="006E75D9">
        <w:t>.</w:t>
      </w:r>
    </w:p>
    <w:p w14:paraId="53EDE5A2" w14:textId="77777777" w:rsidR="006E75D9" w:rsidRPr="006E75D9" w:rsidRDefault="006E75D9" w:rsidP="006E75D9">
      <w:pPr>
        <w:pStyle w:val="EndNoteBibliography"/>
        <w:ind w:left="720" w:hanging="720"/>
      </w:pPr>
      <w:r w:rsidRPr="006E75D9">
        <w:t xml:space="preserve">ABS. (2013). </w:t>
      </w:r>
      <w:r w:rsidRPr="006E75D9">
        <w:rPr>
          <w:i/>
        </w:rPr>
        <w:t xml:space="preserve">4364.0.55.004 - Australian Health Survey: Physical Activity, 2011-12 </w:t>
      </w:r>
      <w:r w:rsidRPr="006E75D9">
        <w:t xml:space="preserve">Retrieved from </w:t>
      </w:r>
      <w:hyperlink r:id="rId14" w:history="1">
        <w:r w:rsidRPr="006E75D9">
          <w:rPr>
            <w:rStyle w:val="Hyperlink"/>
          </w:rPr>
          <w:t>http://www.abs.gov.au/ausstats/abs@.nsf/Lookup/4364.0.55.004Chapter4002011-12</w:t>
        </w:r>
      </w:hyperlink>
      <w:r w:rsidRPr="006E75D9">
        <w:t>.</w:t>
      </w:r>
    </w:p>
    <w:p w14:paraId="688F6D56" w14:textId="77777777" w:rsidR="006E75D9" w:rsidRPr="006E75D9" w:rsidRDefault="006E75D9" w:rsidP="006E75D9">
      <w:pPr>
        <w:pStyle w:val="EndNoteBibliography"/>
        <w:ind w:left="720" w:hanging="720"/>
      </w:pPr>
      <w:r w:rsidRPr="006E75D9">
        <w:t xml:space="preserve">Australian Government. (2017). </w:t>
      </w:r>
      <w:r w:rsidRPr="006E75D9">
        <w:rPr>
          <w:i/>
        </w:rPr>
        <w:t>Australia's Physical Activity and Sedentary Behaviour Guidelines</w:t>
      </w:r>
      <w:r w:rsidRPr="006E75D9">
        <w:t xml:space="preserve">. Australian Government Department of Health Retrieved from </w:t>
      </w:r>
      <w:hyperlink r:id="rId15" w:history="1">
        <w:r w:rsidRPr="006E75D9">
          <w:rPr>
            <w:rStyle w:val="Hyperlink"/>
          </w:rPr>
          <w:t>http://www.health.gov.au/internet/main/publishing.nsf/content/health-pubhlth-strateg-phys-act-guidelines</w:t>
        </w:r>
      </w:hyperlink>
      <w:r w:rsidRPr="006E75D9">
        <w:t>.</w:t>
      </w:r>
    </w:p>
    <w:p w14:paraId="61627540" w14:textId="77777777" w:rsidR="006E75D9" w:rsidRPr="006E75D9" w:rsidRDefault="006E75D9" w:rsidP="006E75D9">
      <w:pPr>
        <w:pStyle w:val="EndNoteBibliography"/>
        <w:ind w:left="720" w:hanging="720"/>
      </w:pPr>
      <w:r w:rsidRPr="006E75D9">
        <w:t xml:space="preserve">Christian, H. E., Bull, F. C., Middleton, N. J., Knuiman, M. W., Divitini, M. L., Hooper, P., . . . Giles-Corti, B. (2011). How important is the land use mix measure in understanding walking behaviour? Results from the RESIDE study. </w:t>
      </w:r>
      <w:r w:rsidRPr="006E75D9">
        <w:rPr>
          <w:i/>
        </w:rPr>
        <w:t>International journal of behavioral nutrition and physical activity, 8</w:t>
      </w:r>
      <w:r w:rsidRPr="006E75D9">
        <w:t xml:space="preserve">(1), 1. </w:t>
      </w:r>
    </w:p>
    <w:p w14:paraId="1938FF81" w14:textId="77777777" w:rsidR="006E75D9" w:rsidRPr="006E75D9" w:rsidRDefault="006E75D9" w:rsidP="006E75D9">
      <w:pPr>
        <w:pStyle w:val="EndNoteBibliography"/>
        <w:ind w:left="720" w:hanging="720"/>
      </w:pPr>
      <w:r w:rsidRPr="006E75D9">
        <w:t xml:space="preserve">Cutts, B. B., Darby, K. J., Boone, C. G., &amp; Brewis, A. (2009). City structure, obesity, and environmental justice: an integrated analysis of physical and social barriers to walkable streets and park access. </w:t>
      </w:r>
      <w:r w:rsidRPr="006E75D9">
        <w:rPr>
          <w:i/>
        </w:rPr>
        <w:t>Soc Sci Med, 69</w:t>
      </w:r>
      <w:r w:rsidRPr="006E75D9">
        <w:t>(9), 1314-1322. doi:10.1016/j.socscimed.2009.08.020</w:t>
      </w:r>
    </w:p>
    <w:p w14:paraId="3AAEB6E1" w14:textId="77777777" w:rsidR="006E75D9" w:rsidRPr="006E75D9" w:rsidRDefault="006E75D9" w:rsidP="006E75D9">
      <w:pPr>
        <w:pStyle w:val="EndNoteBibliography"/>
        <w:ind w:left="720" w:hanging="720"/>
      </w:pPr>
      <w:r w:rsidRPr="006E75D9">
        <w:t xml:space="preserve">Frank, L. D., Sallis, J. F., Saelens, B. E., Leary, L., Cain, K., Conway, T. L., &amp; Hess, P. M. (2010). The development of a walkability index: application to the Neighborhood Quality of Life Study. </w:t>
      </w:r>
      <w:r w:rsidRPr="006E75D9">
        <w:rPr>
          <w:i/>
        </w:rPr>
        <w:t>Br J Sports Med, 44</w:t>
      </w:r>
      <w:r w:rsidRPr="006E75D9">
        <w:t>(13), 924-933. doi:10.1136/bjsm.2009.058701</w:t>
      </w:r>
    </w:p>
    <w:p w14:paraId="5BAAA65C" w14:textId="77777777" w:rsidR="006E75D9" w:rsidRPr="006E75D9" w:rsidRDefault="006E75D9" w:rsidP="006E75D9">
      <w:pPr>
        <w:pStyle w:val="EndNoteBibliography"/>
        <w:ind w:left="720" w:hanging="720"/>
      </w:pPr>
      <w:r w:rsidRPr="006E75D9">
        <w:t xml:space="preserve">Giles-Corti, B., Macaulay, G., Middleton, N., Boruff, B., Whitzman, C., Bull, F., . . . Roberts, R. (2013). </w:t>
      </w:r>
      <w:r w:rsidRPr="006E75D9">
        <w:rPr>
          <w:i/>
        </w:rPr>
        <w:t>Development and trial of an automated open source walkability index tool through the Australian urban research infrastructure network’s open source portal.</w:t>
      </w:r>
      <w:r w:rsidRPr="006E75D9">
        <w:t xml:space="preserve"> Paper presented at the State of Australian Cities National Conference, 2013, Sydney, New South Wales, Australia.</w:t>
      </w:r>
    </w:p>
    <w:p w14:paraId="3CBD0258" w14:textId="77777777" w:rsidR="006E75D9" w:rsidRPr="006E75D9" w:rsidRDefault="006E75D9" w:rsidP="006E75D9">
      <w:pPr>
        <w:pStyle w:val="EndNoteBibliography"/>
        <w:ind w:left="720" w:hanging="720"/>
      </w:pPr>
      <w:r w:rsidRPr="006E75D9">
        <w:t xml:space="preserve">Giles-Corti, B., Mavoa, S., Eagleson, S., Davern, M., Roberts, R., &amp; Badland, H. (2015). How walkable is Melbourne? The development of a transport walkability index for metropolitan Melbourne. </w:t>
      </w:r>
    </w:p>
    <w:p w14:paraId="3A0FCB87" w14:textId="77777777" w:rsidR="006E75D9" w:rsidRPr="006E75D9" w:rsidRDefault="006E75D9" w:rsidP="006E75D9">
      <w:pPr>
        <w:pStyle w:val="EndNoteBibliography"/>
        <w:ind w:left="720" w:hanging="720"/>
      </w:pPr>
      <w:r w:rsidRPr="006E75D9">
        <w:t xml:space="preserve">Holbrow, G. (2010). </w:t>
      </w:r>
      <w:r w:rsidRPr="006E75D9">
        <w:rPr>
          <w:i/>
        </w:rPr>
        <w:t>Walking the Network. A Novel Methodolgoy for Measuring Walkability Using Distance to Destinations Along a Network</w:t>
      </w:r>
      <w:r w:rsidRPr="006E75D9">
        <w:t xml:space="preserve">. Retrieved from </w:t>
      </w:r>
      <w:hyperlink r:id="rId16" w:history="1">
        <w:r w:rsidRPr="006E75D9">
          <w:rPr>
            <w:rStyle w:val="Hyperlink"/>
          </w:rPr>
          <w:t>http://sites.tufts.edu/gis/files/2013/02/Holbrow_Gabriel.pdf</w:t>
        </w:r>
      </w:hyperlink>
    </w:p>
    <w:p w14:paraId="0AFFC08E" w14:textId="77777777" w:rsidR="006E75D9" w:rsidRPr="006E75D9" w:rsidRDefault="006E75D9" w:rsidP="006E75D9">
      <w:pPr>
        <w:pStyle w:val="EndNoteBibliography"/>
        <w:ind w:left="720" w:hanging="720"/>
      </w:pPr>
      <w:r w:rsidRPr="006E75D9">
        <w:t xml:space="preserve">Hooper, P., Knuiman, M., Bull, F., Jones, E., &amp; Giles-Corti, B. (2015). Are we developing walkable suburbs through urban planning policy? Identifying the mix of design requirements to optimise walking outcomes from the ‘Liveable Neighbourhoods’ planning policy in Perth, Western Australia. </w:t>
      </w:r>
      <w:r w:rsidRPr="006E75D9">
        <w:rPr>
          <w:i/>
        </w:rPr>
        <w:t>International journal of behavioral nutrition and physical activity, 12</w:t>
      </w:r>
      <w:r w:rsidRPr="006E75D9">
        <w:t xml:space="preserve">(1), 1. </w:t>
      </w:r>
    </w:p>
    <w:p w14:paraId="108AB825" w14:textId="77777777" w:rsidR="006E75D9" w:rsidRPr="006E75D9" w:rsidRDefault="006E75D9" w:rsidP="006E75D9">
      <w:pPr>
        <w:pStyle w:val="EndNoteBibliography"/>
        <w:ind w:left="720" w:hanging="720"/>
      </w:pPr>
      <w:r w:rsidRPr="006E75D9">
        <w:t xml:space="preserve">Karen Witten, S. M., Robin Kearns. (2009). </w:t>
      </w:r>
      <w:r w:rsidRPr="006E75D9">
        <w:rPr>
          <w:i/>
        </w:rPr>
        <w:t>Objective measures of a walkable neighbourhood: how do they fit with residents’ experiences?</w:t>
      </w:r>
      <w:r w:rsidRPr="006E75D9">
        <w:t xml:space="preserve"> Paper presented at the State of Australian Cities, Perth, Australia. </w:t>
      </w:r>
    </w:p>
    <w:p w14:paraId="34C70B87" w14:textId="77777777" w:rsidR="006E75D9" w:rsidRPr="006E75D9" w:rsidRDefault="006E75D9" w:rsidP="006E75D9">
      <w:pPr>
        <w:pStyle w:val="EndNoteBibliography"/>
        <w:ind w:left="720" w:hanging="720"/>
      </w:pPr>
      <w:r w:rsidRPr="006E75D9">
        <w:t xml:space="preserve">Kelly, C., Tight, M., Hodgson, F., &amp; Page, M. (2011). A comparison of three methods for assessing the walkability of the pedestrian environment. </w:t>
      </w:r>
      <w:r w:rsidRPr="006E75D9">
        <w:rPr>
          <w:i/>
        </w:rPr>
        <w:t>Journal of Transport Geography, 19</w:t>
      </w:r>
      <w:r w:rsidRPr="006E75D9">
        <w:t xml:space="preserve">(6), 1500-1508. </w:t>
      </w:r>
    </w:p>
    <w:p w14:paraId="53121AB3" w14:textId="77777777" w:rsidR="006E75D9" w:rsidRPr="006E75D9" w:rsidRDefault="006E75D9" w:rsidP="006E75D9">
      <w:pPr>
        <w:pStyle w:val="EndNoteBibliography"/>
        <w:ind w:left="720" w:hanging="720"/>
      </w:pPr>
      <w:r w:rsidRPr="006E75D9">
        <w:t xml:space="preserve">Leslie, E., Coffee, N., Frank, L., Owen, N., Bauman, A., &amp; Hugo, G. (2007). Walkability of local communities: using geographic information systems to objectively assess relevant environmental attributes. </w:t>
      </w:r>
      <w:r w:rsidRPr="006E75D9">
        <w:rPr>
          <w:i/>
        </w:rPr>
        <w:t>Health &amp; place, 13</w:t>
      </w:r>
      <w:r w:rsidRPr="006E75D9">
        <w:t xml:space="preserve">(1), 111-122. </w:t>
      </w:r>
    </w:p>
    <w:p w14:paraId="78972B00" w14:textId="77777777" w:rsidR="006E75D9" w:rsidRPr="006E75D9" w:rsidRDefault="006E75D9" w:rsidP="006E75D9">
      <w:pPr>
        <w:pStyle w:val="EndNoteBibliography"/>
        <w:ind w:left="720" w:hanging="720"/>
      </w:pPr>
      <w:r w:rsidRPr="006E75D9">
        <w:t xml:space="preserve">Sallis, J. F., Cerin, E., Conway, T. L., Adams, M. A., Frank, L. D., Pratt, M., . . . Owen, N. (2016). Physical activity in relation to urban environments in 14 cities worldwide: a cross-sectional study. </w:t>
      </w:r>
      <w:r w:rsidRPr="006E75D9">
        <w:rPr>
          <w:i/>
        </w:rPr>
        <w:t>Lancet, 387</w:t>
      </w:r>
      <w:r w:rsidRPr="006E75D9">
        <w:t>(10034), 2207-2217. doi:10.1016/S0140-6736(15)01284-2</w:t>
      </w:r>
    </w:p>
    <w:p w14:paraId="5A59A75E" w14:textId="77777777" w:rsidR="006E75D9" w:rsidRPr="006E75D9" w:rsidRDefault="006E75D9" w:rsidP="006E75D9">
      <w:pPr>
        <w:pStyle w:val="EndNoteBibliography"/>
        <w:ind w:left="720" w:hanging="720"/>
      </w:pPr>
      <w:r w:rsidRPr="006E75D9">
        <w:t xml:space="preserve">Scheurer, J., &amp; Curtis, C. (2007). Accessibility measures: Overview and practical applications. </w:t>
      </w:r>
      <w:r w:rsidRPr="006E75D9">
        <w:rPr>
          <w:i/>
        </w:rPr>
        <w:t>Department of Urban and Regional Planning, Curtin University, 52</w:t>
      </w:r>
      <w:r w:rsidRPr="006E75D9">
        <w:t xml:space="preserve">. </w:t>
      </w:r>
    </w:p>
    <w:p w14:paraId="3C76B177" w14:textId="77777777" w:rsidR="00BE2E7F" w:rsidRPr="004905A0" w:rsidRDefault="003E40B5" w:rsidP="004905A0">
      <w:r>
        <w:fldChar w:fldCharType="end"/>
      </w:r>
    </w:p>
    <w:p w14:paraId="308306C9" w14:textId="77777777" w:rsidR="0089630C" w:rsidRDefault="0089630C">
      <w:pPr>
        <w:rPr>
          <w:b/>
          <w:sz w:val="22"/>
          <w:szCs w:val="22"/>
          <w:lang w:val="en-AU"/>
        </w:rPr>
      </w:pPr>
      <w:r>
        <w:br w:type="page"/>
      </w:r>
    </w:p>
    <w:p w14:paraId="2DA81DB8" w14:textId="77777777" w:rsidR="009A780A" w:rsidRDefault="00C14A2B" w:rsidP="00C14A2B">
      <w:pPr>
        <w:pStyle w:val="SOACHeading"/>
      </w:pPr>
      <w:r>
        <w:t>Data References</w:t>
      </w:r>
    </w:p>
    <w:p w14:paraId="2588E760" w14:textId="77777777" w:rsidR="0089630C" w:rsidRDefault="0089630C" w:rsidP="0089630C">
      <w:pPr>
        <w:pStyle w:val="EndNoteBibliography"/>
        <w:ind w:left="720" w:hanging="720"/>
      </w:pPr>
      <w:r w:rsidRPr="0089630C">
        <w:t>Australian Bureau of Statistics 201</w:t>
      </w:r>
      <w:r w:rsidR="003B2DF1">
        <w:t xml:space="preserve">7, </w:t>
      </w:r>
      <w:r w:rsidRPr="0089630C">
        <w:t>Mesh Blocks and Demographics, TableBuilder. Findings based on use of ABS TableBuilder data</w:t>
      </w:r>
    </w:p>
    <w:p w14:paraId="102104F3" w14:textId="77777777" w:rsidR="0089630C" w:rsidRPr="0089630C" w:rsidRDefault="0089630C" w:rsidP="0089630C">
      <w:pPr>
        <w:pStyle w:val="EndNoteBibliography"/>
        <w:ind w:left="720" w:hanging="720"/>
      </w:pPr>
    </w:p>
    <w:p w14:paraId="5DC7A528" w14:textId="77777777" w:rsidR="0089630C" w:rsidRDefault="0089630C" w:rsidP="0089630C">
      <w:pPr>
        <w:pStyle w:val="EndNoteBibliography"/>
        <w:ind w:left="720" w:hanging="720"/>
      </w:pPr>
      <w:r w:rsidRPr="0089630C">
        <w:t>Australian Bureau of Statistics 201</w:t>
      </w:r>
      <w:r w:rsidR="003B2DF1">
        <w:t xml:space="preserve">7. </w:t>
      </w:r>
      <w:r w:rsidRPr="0089630C">
        <w:t>SA1 person and housing variables, TableBuilder. Findings based on use of ABS TableBuilder data</w:t>
      </w:r>
    </w:p>
    <w:p w14:paraId="4F17E94A" w14:textId="77777777" w:rsidR="0089630C" w:rsidRPr="0089630C" w:rsidRDefault="0089630C" w:rsidP="0089630C">
      <w:pPr>
        <w:pStyle w:val="EndNoteBibliography"/>
        <w:ind w:left="720" w:hanging="720"/>
      </w:pPr>
    </w:p>
    <w:p w14:paraId="635D9C17" w14:textId="77777777" w:rsidR="0089630C" w:rsidRDefault="0089630C" w:rsidP="0089630C">
      <w:pPr>
        <w:pStyle w:val="EndNoteBibliography"/>
        <w:ind w:left="720" w:hanging="720"/>
      </w:pPr>
      <w:r w:rsidRPr="0089630C">
        <w:t>Australian Bureau of Statistics 201</w:t>
      </w:r>
      <w:r w:rsidR="003B2DF1">
        <w:t>7</w:t>
      </w:r>
      <w:r w:rsidRPr="0089630C">
        <w:t>,Statistical Indices for Areas (SEIFA) for SA1, TableBuilder. Findings based on use of ABS TableBuilder data</w:t>
      </w:r>
    </w:p>
    <w:p w14:paraId="193A00E4" w14:textId="77777777" w:rsidR="003B2DF1" w:rsidRDefault="003B2DF1" w:rsidP="0089630C">
      <w:pPr>
        <w:pStyle w:val="EndNoteBibliography"/>
        <w:ind w:left="720" w:hanging="720"/>
      </w:pPr>
    </w:p>
    <w:p w14:paraId="6140D8D5" w14:textId="77777777" w:rsidR="003B2DF1" w:rsidRDefault="003B2DF1" w:rsidP="0089630C">
      <w:pPr>
        <w:pStyle w:val="EndNoteBibliography"/>
        <w:ind w:left="720" w:hanging="720"/>
      </w:pPr>
      <w:r>
        <w:t xml:space="preserve">Australian Bureau of Statistics, 2016, </w:t>
      </w:r>
      <w:r w:rsidRPr="003B2DF1">
        <w:t>1270.0.55.001 - Australian Statistical Geography Standard (ASGS): Volume 1 - Main Structure and Greater Capital Cit</w:t>
      </w:r>
      <w:r>
        <w:t>y Statistical Areas, July 2016</w:t>
      </w:r>
    </w:p>
    <w:p w14:paraId="0FCB5174" w14:textId="77777777" w:rsidR="0089630C" w:rsidRPr="0089630C" w:rsidRDefault="0089630C" w:rsidP="0089630C">
      <w:pPr>
        <w:pStyle w:val="EndNoteBibliography"/>
        <w:ind w:left="720" w:hanging="720"/>
      </w:pPr>
    </w:p>
    <w:p w14:paraId="06007C1A" w14:textId="77777777" w:rsidR="0089630C" w:rsidRDefault="0089630C" w:rsidP="0089630C">
      <w:pPr>
        <w:pStyle w:val="EndNoteBibliography"/>
        <w:ind w:left="720" w:hanging="720"/>
      </w:pPr>
      <w:r w:rsidRPr="007F2A6A">
        <w:t>City of Gold Coast, Open Data Access Project on data.gov.au, 2017, Data from Pathways,</w:t>
      </w:r>
      <w:r w:rsidRPr="0089630C">
        <w:t xml:space="preserve"> </w:t>
      </w:r>
      <w:r w:rsidRPr="007F2A6A">
        <w:t xml:space="preserve">electronic dataset </w:t>
      </w:r>
      <w:hyperlink r:id="rId17" w:history="1">
        <w:r w:rsidRPr="0089630C">
          <w:t>http://data.gov.au/dataset/gold-coast-pathways</w:t>
        </w:r>
      </w:hyperlink>
    </w:p>
    <w:p w14:paraId="5BA5A452" w14:textId="77777777" w:rsidR="0089630C" w:rsidRPr="0089630C" w:rsidRDefault="0089630C" w:rsidP="0089630C">
      <w:pPr>
        <w:pStyle w:val="EndNoteBibliography"/>
        <w:ind w:left="720" w:hanging="720"/>
      </w:pPr>
    </w:p>
    <w:p w14:paraId="7C9DC470" w14:textId="77777777" w:rsidR="0089630C" w:rsidRDefault="0089630C" w:rsidP="0089630C">
      <w:pPr>
        <w:pStyle w:val="EndNoteBibliography"/>
        <w:ind w:left="720" w:hanging="720"/>
      </w:pPr>
      <w:r w:rsidRPr="007F2A6A">
        <w:t xml:space="preserve">City of Gold Coast, Open Data Access Project on data.gov.au, 2017, Data from </w:t>
      </w:r>
      <w:r>
        <w:t xml:space="preserve">Dog Park facilities, </w:t>
      </w:r>
      <w:r w:rsidRPr="007F2A6A">
        <w:t>electronic dataset</w:t>
      </w:r>
      <w:r w:rsidRPr="0089630C">
        <w:t xml:space="preserve"> </w:t>
      </w:r>
      <w:hyperlink r:id="rId18" w:history="1">
        <w:r w:rsidRPr="0089630C">
          <w:t>http://data.gov.au/dataset/dog-parks-and-facilities</w:t>
        </w:r>
      </w:hyperlink>
    </w:p>
    <w:p w14:paraId="4B85F70C" w14:textId="77777777" w:rsidR="0089630C" w:rsidRPr="0089630C" w:rsidRDefault="0089630C" w:rsidP="0089630C">
      <w:pPr>
        <w:pStyle w:val="EndNoteBibliography"/>
        <w:ind w:left="720" w:hanging="720"/>
      </w:pPr>
    </w:p>
    <w:p w14:paraId="6D6352A9" w14:textId="77777777" w:rsidR="0089630C" w:rsidRDefault="0089630C" w:rsidP="0089630C">
      <w:pPr>
        <w:pStyle w:val="EndNoteBibliography"/>
        <w:ind w:left="720" w:hanging="720"/>
      </w:pPr>
      <w:r w:rsidRPr="007F2A6A">
        <w:t xml:space="preserve">City of Gold Coast, Open Data Access Project on data.gov.au, 2017, Data from </w:t>
      </w:r>
      <w:r>
        <w:t>Fitness stations</w:t>
      </w:r>
      <w:r w:rsidRPr="0089630C">
        <w:t xml:space="preserve">, </w:t>
      </w:r>
      <w:r>
        <w:t xml:space="preserve">electronic dataset </w:t>
      </w:r>
      <w:hyperlink r:id="rId19" w:history="1">
        <w:r w:rsidRPr="0089630C">
          <w:t>http://data.gov.au/dataset/fitness-stations</w:t>
        </w:r>
      </w:hyperlink>
    </w:p>
    <w:p w14:paraId="16670C4B" w14:textId="77777777" w:rsidR="0089630C" w:rsidRPr="0089630C" w:rsidRDefault="0089630C" w:rsidP="0089630C">
      <w:pPr>
        <w:pStyle w:val="EndNoteBibliography"/>
        <w:ind w:left="720" w:hanging="720"/>
      </w:pPr>
    </w:p>
    <w:p w14:paraId="0A4F4622" w14:textId="77777777" w:rsidR="0089630C" w:rsidRDefault="0089630C" w:rsidP="0089630C">
      <w:pPr>
        <w:pStyle w:val="EndNoteBibliography"/>
        <w:ind w:left="720" w:hanging="720"/>
      </w:pPr>
      <w:r w:rsidRPr="007F2A6A">
        <w:t xml:space="preserve">City of Gold Coast, Open Data Access Project on data.gov.au, 2017, Data from </w:t>
      </w:r>
      <w:r>
        <w:t>Cycleway guide</w:t>
      </w:r>
      <w:r w:rsidRPr="0089630C">
        <w:t xml:space="preserve">, </w:t>
      </w:r>
      <w:r>
        <w:t xml:space="preserve">electronic dataset, </w:t>
      </w:r>
      <w:hyperlink r:id="rId20" w:history="1">
        <w:r w:rsidRPr="0089630C">
          <w:t>http://data.gov.au/dataset/cycleway-guide</w:t>
        </w:r>
      </w:hyperlink>
      <w:r w:rsidRPr="0089630C">
        <w:t xml:space="preserve"> </w:t>
      </w:r>
    </w:p>
    <w:p w14:paraId="1E423243" w14:textId="77777777" w:rsidR="0089630C" w:rsidRPr="0089630C" w:rsidRDefault="0089630C" w:rsidP="0089630C">
      <w:pPr>
        <w:pStyle w:val="EndNoteBibliography"/>
        <w:ind w:left="720" w:hanging="720"/>
      </w:pPr>
    </w:p>
    <w:p w14:paraId="6C8EF8BF" w14:textId="77777777" w:rsidR="0089630C" w:rsidRDefault="0089630C" w:rsidP="0089630C">
      <w:pPr>
        <w:pStyle w:val="EndNoteBibliography"/>
        <w:ind w:left="720" w:hanging="720"/>
      </w:pPr>
      <w:r w:rsidRPr="007F2A6A">
        <w:t xml:space="preserve">City of Gold Coast, Open Data Access Project on data.gov.au, 2017, Data from </w:t>
      </w:r>
      <w:r>
        <w:t>City Plan Zone</w:t>
      </w:r>
      <w:r w:rsidRPr="0089630C">
        <w:t xml:space="preserve">, </w:t>
      </w:r>
      <w:r>
        <w:t xml:space="preserve">electronic dataset, </w:t>
      </w:r>
      <w:hyperlink r:id="rId21" w:history="1">
        <w:r w:rsidRPr="0089630C">
          <w:t>http://data.gov.au/dataset/city-plan-zone</w:t>
        </w:r>
      </w:hyperlink>
      <w:r w:rsidRPr="0089630C">
        <w:t xml:space="preserve"> </w:t>
      </w:r>
    </w:p>
    <w:p w14:paraId="43E9B15F" w14:textId="77777777" w:rsidR="0089630C" w:rsidRPr="0089630C" w:rsidRDefault="0089630C" w:rsidP="0089630C">
      <w:pPr>
        <w:pStyle w:val="EndNoteBibliography"/>
        <w:ind w:left="720" w:hanging="720"/>
      </w:pPr>
    </w:p>
    <w:p w14:paraId="77465842" w14:textId="77777777" w:rsidR="0089630C" w:rsidRDefault="0089630C" w:rsidP="0089630C">
      <w:pPr>
        <w:pStyle w:val="EndNoteBibliography"/>
        <w:ind w:left="720" w:hanging="720"/>
      </w:pPr>
      <w:r w:rsidRPr="007F2A6A">
        <w:t xml:space="preserve">City of Gold Coast, Open Data Access Project on data.gov.au, 2017, Data from </w:t>
      </w:r>
      <w:r>
        <w:t>Beach Surveillance towers,</w:t>
      </w:r>
      <w:r w:rsidRPr="0089630C">
        <w:t xml:space="preserve"> </w:t>
      </w:r>
      <w:r>
        <w:t xml:space="preserve">electronic dataset, </w:t>
      </w:r>
      <w:hyperlink r:id="rId22" w:history="1">
        <w:r w:rsidRPr="0089630C">
          <w:t>www.goldcoast.qld.gov.au/documents/BeachTowers.kml</w:t>
        </w:r>
      </w:hyperlink>
    </w:p>
    <w:p w14:paraId="60B4D881" w14:textId="77777777" w:rsidR="0089630C" w:rsidRPr="0089630C" w:rsidRDefault="0089630C" w:rsidP="0089630C">
      <w:pPr>
        <w:pStyle w:val="EndNoteBibliography"/>
        <w:ind w:left="720" w:hanging="720"/>
      </w:pPr>
    </w:p>
    <w:p w14:paraId="14E2C8DF" w14:textId="77777777" w:rsidR="0089630C" w:rsidRDefault="0089630C" w:rsidP="0089630C">
      <w:pPr>
        <w:pStyle w:val="EndNoteBibliography"/>
        <w:ind w:left="720" w:hanging="720"/>
      </w:pPr>
      <w:r w:rsidRPr="007F2A6A">
        <w:t>OpenStreetMap contributors</w:t>
      </w:r>
      <w:r>
        <w:t xml:space="preserve">, 2017, Data from </w:t>
      </w:r>
      <w:r w:rsidRPr="007F2A6A">
        <w:t xml:space="preserve">Planet dump </w:t>
      </w:r>
      <w:r>
        <w:t xml:space="preserve">Australia, OSM Roads and features, electronic dataset </w:t>
      </w:r>
      <w:hyperlink r:id="rId23" w:history="1">
        <w:r w:rsidRPr="0089630C">
          <w:t>https://planet.openstreetmap.org</w:t>
        </w:r>
      </w:hyperlink>
    </w:p>
    <w:p w14:paraId="5B40DE17" w14:textId="77777777" w:rsidR="0089630C" w:rsidRDefault="0089630C" w:rsidP="0089630C">
      <w:pPr>
        <w:pStyle w:val="EndNoteBibliography"/>
        <w:ind w:left="720" w:hanging="720"/>
      </w:pPr>
    </w:p>
    <w:p w14:paraId="6294F258" w14:textId="77777777" w:rsidR="0089630C" w:rsidRDefault="0089630C" w:rsidP="0089630C">
      <w:pPr>
        <w:pStyle w:val="EndNoteBibliography"/>
        <w:ind w:left="720" w:hanging="720"/>
      </w:pPr>
      <w:r>
        <w:t xml:space="preserve">Queensland Government, 2011, </w:t>
      </w:r>
      <w:r w:rsidRPr="005F392E">
        <w:t>Gold_Coast_epoch1_10cm_mosaic_mga56_2011</w:t>
      </w:r>
      <w:r>
        <w:t>, Satellite imagery</w:t>
      </w:r>
    </w:p>
    <w:p w14:paraId="0721F995" w14:textId="77777777" w:rsidR="0089630C" w:rsidRDefault="0089630C" w:rsidP="0089630C">
      <w:pPr>
        <w:pStyle w:val="EndNoteBibliography"/>
        <w:ind w:left="720" w:hanging="720"/>
      </w:pPr>
    </w:p>
    <w:p w14:paraId="3D7073EA" w14:textId="77777777" w:rsidR="0089630C" w:rsidRDefault="0089630C" w:rsidP="0089630C">
      <w:pPr>
        <w:pStyle w:val="EndNoteBibliography"/>
        <w:ind w:left="720" w:hanging="720"/>
      </w:pPr>
      <w:r w:rsidRPr="001C6320">
        <w:t>Queensland Government, Queensland Spatial Catalogue, 2017, Data from Queensland Parks and Wildlife Service access</w:t>
      </w:r>
      <w:r>
        <w:t xml:space="preserve">, electronic data set, </w:t>
      </w:r>
      <w:hyperlink r:id="rId24" w:history="1">
        <w:r w:rsidRPr="0089630C">
          <w:t>http://qldspatial.information.qld.gov.au/catalogue/custom/detail.page?fid={63DDDAE1-CE0C-4BCE-AD5F-29CC3F6FA247}</w:t>
        </w:r>
      </w:hyperlink>
      <w:r w:rsidRPr="0089630C">
        <w:t xml:space="preserve"> </w:t>
      </w:r>
    </w:p>
    <w:p w14:paraId="1E1BA6FC" w14:textId="77777777" w:rsidR="0089630C" w:rsidRPr="0089630C" w:rsidRDefault="0089630C" w:rsidP="0089630C">
      <w:pPr>
        <w:pStyle w:val="EndNoteBibliography"/>
        <w:ind w:left="720" w:hanging="720"/>
      </w:pPr>
    </w:p>
    <w:p w14:paraId="25E1D642" w14:textId="77777777" w:rsidR="0089630C" w:rsidRDefault="0089630C" w:rsidP="0089630C">
      <w:pPr>
        <w:pStyle w:val="EndNoteBibliography"/>
        <w:ind w:left="720" w:hanging="720"/>
      </w:pPr>
      <w:r w:rsidRPr="001C6320">
        <w:t>Queensland Government, Queensland Spatial Catalogue, 2017, Data from Contours - 5 metre - South Queensland</w:t>
      </w:r>
      <w:r>
        <w:t xml:space="preserve">, electronic data set, </w:t>
      </w:r>
      <w:hyperlink r:id="rId25" w:history="1">
        <w:r w:rsidRPr="0089630C">
          <w:t>http://qldspatial.information.qld.gov.au/catalogue/custom/detail.page?fid={4E1DD452-AB3A-4B7C-BEDD-9C817F484F31}</w:t>
        </w:r>
      </w:hyperlink>
    </w:p>
    <w:p w14:paraId="63E56B1B" w14:textId="77777777" w:rsidR="0089630C" w:rsidRPr="0089630C" w:rsidRDefault="0089630C" w:rsidP="0089630C">
      <w:pPr>
        <w:pStyle w:val="EndNoteBibliography"/>
        <w:ind w:left="720" w:hanging="720"/>
      </w:pPr>
    </w:p>
    <w:p w14:paraId="734ACF6F" w14:textId="77777777" w:rsidR="0089630C" w:rsidRDefault="0089630C" w:rsidP="0089630C">
      <w:pPr>
        <w:pStyle w:val="EndNoteBibliography"/>
        <w:ind w:left="720" w:hanging="720"/>
      </w:pPr>
      <w:r w:rsidRPr="001C6320">
        <w:t xml:space="preserve">Queensland Government, Queensland Spatial Catalogue, 2017, Data from </w:t>
      </w:r>
      <w:r>
        <w:t xml:space="preserve">Rail network - Queensland, electronic data set, </w:t>
      </w:r>
      <w:hyperlink r:id="rId26" w:history="1">
        <w:r w:rsidRPr="0089630C">
          <w:t>http://qldspatial.information.qld.gov.au/catalogue/custom/detail.page?fid={8C0F5D96-96C0-4510-8D67-445A0E92893A}</w:t>
        </w:r>
      </w:hyperlink>
    </w:p>
    <w:p w14:paraId="1804D35B" w14:textId="77777777" w:rsidR="0089630C" w:rsidRPr="0089630C" w:rsidRDefault="0089630C" w:rsidP="0089630C">
      <w:pPr>
        <w:pStyle w:val="EndNoteBibliography"/>
        <w:ind w:left="720" w:hanging="720"/>
      </w:pPr>
    </w:p>
    <w:p w14:paraId="0C2D119E" w14:textId="77777777" w:rsidR="0089630C" w:rsidRDefault="0089630C" w:rsidP="0089630C">
      <w:pPr>
        <w:pStyle w:val="EndNoteBibliography"/>
        <w:ind w:left="720" w:hanging="720"/>
      </w:pPr>
      <w:r>
        <w:t xml:space="preserve">Queensland Government, Queensland Spatial Catalogue; 2017, Data from </w:t>
      </w:r>
      <w:r w:rsidRPr="001C6320">
        <w:t xml:space="preserve">Cadastral data weekly - whole of State Queensland </w:t>
      </w:r>
      <w:r>
        <w:t xml:space="preserve">(DCDB), electronic data set, </w:t>
      </w:r>
      <w:hyperlink r:id="rId27" w:history="1">
        <w:r w:rsidRPr="0089630C">
          <w:t>http://qldspatial.information.qld.gov.au/catalogue/custom/detail.page?fid={4091CAF1-50E6-4BC3-B3D4-229AA318231A}</w:t>
        </w:r>
      </w:hyperlink>
    </w:p>
    <w:p w14:paraId="38099FC8" w14:textId="77777777" w:rsidR="0089630C" w:rsidRPr="0089630C" w:rsidRDefault="0089630C" w:rsidP="0089630C">
      <w:pPr>
        <w:pStyle w:val="EndNoteBibliography"/>
        <w:ind w:left="720" w:hanging="720"/>
      </w:pPr>
    </w:p>
    <w:sectPr w:rsidR="0089630C" w:rsidRPr="0089630C" w:rsidSect="00A3318F">
      <w:headerReference w:type="first" r:id="rId28"/>
      <w:pgSz w:w="11906" w:h="16838"/>
      <w:pgMar w:top="1134" w:right="1418" w:bottom="1134" w:left="1418"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F50B29" w14:textId="77777777" w:rsidR="0091196E" w:rsidRDefault="0091196E">
      <w:r>
        <w:separator/>
      </w:r>
    </w:p>
  </w:endnote>
  <w:endnote w:type="continuationSeparator" w:id="0">
    <w:p w14:paraId="19C45AF6" w14:textId="77777777" w:rsidR="0091196E" w:rsidRDefault="009119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D980AD" w14:textId="77777777" w:rsidR="0091196E" w:rsidRDefault="0091196E">
      <w:r>
        <w:separator/>
      </w:r>
    </w:p>
  </w:footnote>
  <w:footnote w:type="continuationSeparator" w:id="0">
    <w:p w14:paraId="4E237F6C" w14:textId="77777777" w:rsidR="0091196E" w:rsidRDefault="0091196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38CE26" w14:textId="77777777" w:rsidR="00D5330C" w:rsidRPr="00AC034E" w:rsidRDefault="00D5330C" w:rsidP="00D5330C">
    <w:pPr>
      <w:pStyle w:val="Header"/>
      <w:rPr>
        <w:rFonts w:cs="Arial"/>
      </w:rPr>
    </w:pPr>
    <w:r w:rsidRPr="00AC034E">
      <w:rPr>
        <w:rFonts w:cs="Arial"/>
      </w:rPr>
      <w:t>SOAC 2017</w:t>
    </w:r>
  </w:p>
  <w:p w14:paraId="7B68CBBD" w14:textId="77777777" w:rsidR="00294363" w:rsidRDefault="00294363" w:rsidP="008110BF"/>
  <w:p w14:paraId="7E5D1010" w14:textId="77777777" w:rsidR="00294363" w:rsidRDefault="0029436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4124896"/>
    <w:lvl w:ilvl="0">
      <w:start w:val="1"/>
      <w:numFmt w:val="decimal"/>
      <w:lvlText w:val="%1."/>
      <w:lvlJc w:val="left"/>
      <w:pPr>
        <w:tabs>
          <w:tab w:val="num" w:pos="1492"/>
        </w:tabs>
        <w:ind w:left="1492" w:hanging="360"/>
      </w:pPr>
    </w:lvl>
  </w:abstractNum>
  <w:abstractNum w:abstractNumId="1">
    <w:nsid w:val="FFFFFF7D"/>
    <w:multiLevelType w:val="singleLevel"/>
    <w:tmpl w:val="C5A6E3DE"/>
    <w:lvl w:ilvl="0">
      <w:start w:val="1"/>
      <w:numFmt w:val="decimal"/>
      <w:lvlText w:val="%1."/>
      <w:lvlJc w:val="left"/>
      <w:pPr>
        <w:tabs>
          <w:tab w:val="num" w:pos="1209"/>
        </w:tabs>
        <w:ind w:left="1209" w:hanging="360"/>
      </w:pPr>
    </w:lvl>
  </w:abstractNum>
  <w:abstractNum w:abstractNumId="2">
    <w:nsid w:val="FFFFFF7E"/>
    <w:multiLevelType w:val="singleLevel"/>
    <w:tmpl w:val="ED6A9B08"/>
    <w:lvl w:ilvl="0">
      <w:start w:val="1"/>
      <w:numFmt w:val="decimal"/>
      <w:lvlText w:val="%1."/>
      <w:lvlJc w:val="left"/>
      <w:pPr>
        <w:tabs>
          <w:tab w:val="num" w:pos="926"/>
        </w:tabs>
        <w:ind w:left="926" w:hanging="360"/>
      </w:pPr>
    </w:lvl>
  </w:abstractNum>
  <w:abstractNum w:abstractNumId="3">
    <w:nsid w:val="FFFFFF7F"/>
    <w:multiLevelType w:val="singleLevel"/>
    <w:tmpl w:val="D6343E48"/>
    <w:lvl w:ilvl="0">
      <w:start w:val="1"/>
      <w:numFmt w:val="decimal"/>
      <w:lvlText w:val="%1."/>
      <w:lvlJc w:val="left"/>
      <w:pPr>
        <w:tabs>
          <w:tab w:val="num" w:pos="643"/>
        </w:tabs>
        <w:ind w:left="643" w:hanging="360"/>
      </w:pPr>
    </w:lvl>
  </w:abstractNum>
  <w:abstractNum w:abstractNumId="4">
    <w:nsid w:val="FFFFFF80"/>
    <w:multiLevelType w:val="singleLevel"/>
    <w:tmpl w:val="4A26F3F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AD4597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CE02B2D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D210389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948AE250"/>
    <w:lvl w:ilvl="0">
      <w:start w:val="1"/>
      <w:numFmt w:val="decimal"/>
      <w:lvlText w:val="%1."/>
      <w:lvlJc w:val="left"/>
      <w:pPr>
        <w:tabs>
          <w:tab w:val="num" w:pos="360"/>
        </w:tabs>
        <w:ind w:left="360" w:hanging="360"/>
      </w:pPr>
    </w:lvl>
  </w:abstractNum>
  <w:abstractNum w:abstractNumId="9">
    <w:nsid w:val="FFFFFF89"/>
    <w:multiLevelType w:val="singleLevel"/>
    <w:tmpl w:val="A3CEC0B6"/>
    <w:lvl w:ilvl="0">
      <w:start w:val="1"/>
      <w:numFmt w:val="bullet"/>
      <w:lvlText w:val=""/>
      <w:lvlJc w:val="left"/>
      <w:pPr>
        <w:tabs>
          <w:tab w:val="num" w:pos="360"/>
        </w:tabs>
        <w:ind w:left="360" w:hanging="360"/>
      </w:pPr>
      <w:rPr>
        <w:rFonts w:ascii="Symbol" w:hAnsi="Symbol" w:hint="default"/>
      </w:rPr>
    </w:lvl>
  </w:abstractNum>
  <w:abstractNum w:abstractNumId="10">
    <w:nsid w:val="10D02687"/>
    <w:multiLevelType w:val="hybridMultilevel"/>
    <w:tmpl w:val="AAB2ED0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nsid w:val="11523D4A"/>
    <w:multiLevelType w:val="hybridMultilevel"/>
    <w:tmpl w:val="E5A0B1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A3C48D1"/>
    <w:multiLevelType w:val="hybridMultilevel"/>
    <w:tmpl w:val="49AA5E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nsid w:val="4CF47B98"/>
    <w:multiLevelType w:val="hybridMultilevel"/>
    <w:tmpl w:val="73609918"/>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nsid w:val="4D736A13"/>
    <w:multiLevelType w:val="hybridMultilevel"/>
    <w:tmpl w:val="4B18480C"/>
    <w:lvl w:ilvl="0" w:tplc="0C090001">
      <w:start w:val="1"/>
      <w:numFmt w:val="bullet"/>
      <w:lvlText w:val=""/>
      <w:lvlJc w:val="left"/>
      <w:pPr>
        <w:ind w:left="0" w:hanging="360"/>
      </w:pPr>
      <w:rPr>
        <w:rFonts w:ascii="Symbol" w:hAnsi="Symbol" w:hint="default"/>
      </w:rPr>
    </w:lvl>
    <w:lvl w:ilvl="1" w:tplc="0C090003">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15">
    <w:nsid w:val="578C6E40"/>
    <w:multiLevelType w:val="hybridMultilevel"/>
    <w:tmpl w:val="C394B5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nsid w:val="6CA65F46"/>
    <w:multiLevelType w:val="hybridMultilevel"/>
    <w:tmpl w:val="7452FC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766711C0"/>
    <w:multiLevelType w:val="hybridMultilevel"/>
    <w:tmpl w:val="397EF2F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nsid w:val="7DC302E0"/>
    <w:multiLevelType w:val="hybridMultilevel"/>
    <w:tmpl w:val="01C4F6F0"/>
    <w:lvl w:ilvl="0" w:tplc="0C090011">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2"/>
  </w:num>
  <w:num w:numId="13">
    <w:abstractNumId w:val="13"/>
  </w:num>
  <w:num w:numId="14">
    <w:abstractNumId w:val="15"/>
  </w:num>
  <w:num w:numId="15">
    <w:abstractNumId w:val="11"/>
  </w:num>
  <w:num w:numId="16">
    <w:abstractNumId w:val="17"/>
  </w:num>
  <w:num w:numId="17">
    <w:abstractNumId w:val="10"/>
  </w:num>
  <w:num w:numId="18">
    <w:abstractNumId w:val="18"/>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removeDateAndTime/>
  <w:doNotDisplayPageBoundaries/>
  <w:displayBackgroundShape/>
  <w:embedSystemFonts/>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dr2ervjdeex5ew2d95x0rqrzs0xpe992at&quot;&gt;My EndNote Library&lt;record-ids&gt;&lt;item&gt;11&lt;/item&gt;&lt;item&gt;12&lt;/item&gt;&lt;item&gt;16&lt;/item&gt;&lt;item&gt;17&lt;/item&gt;&lt;item&gt;27&lt;/item&gt;&lt;item&gt;31&lt;/item&gt;&lt;item&gt;32&lt;/item&gt;&lt;item&gt;33&lt;/item&gt;&lt;item&gt;34&lt;/item&gt;&lt;item&gt;35&lt;/item&gt;&lt;item&gt;40&lt;/item&gt;&lt;item&gt;41&lt;/item&gt;&lt;item&gt;42&lt;/item&gt;&lt;item&gt;47&lt;/item&gt;&lt;item&gt;48&lt;/item&gt;&lt;/record-ids&gt;&lt;/item&gt;&lt;/Libraries&gt;"/>
  </w:docVars>
  <w:rsids>
    <w:rsidRoot w:val="00A63718"/>
    <w:rsid w:val="000010E0"/>
    <w:rsid w:val="00011D10"/>
    <w:rsid w:val="00025D75"/>
    <w:rsid w:val="000537DD"/>
    <w:rsid w:val="00053EDA"/>
    <w:rsid w:val="0008677D"/>
    <w:rsid w:val="00087107"/>
    <w:rsid w:val="0008722D"/>
    <w:rsid w:val="000B6944"/>
    <w:rsid w:val="000C550D"/>
    <w:rsid w:val="000C7BD8"/>
    <w:rsid w:val="000D0948"/>
    <w:rsid w:val="000E6AB6"/>
    <w:rsid w:val="000E7B4C"/>
    <w:rsid w:val="00100D11"/>
    <w:rsid w:val="001128D3"/>
    <w:rsid w:val="00137AF2"/>
    <w:rsid w:val="00145637"/>
    <w:rsid w:val="001A1C0E"/>
    <w:rsid w:val="001B24AC"/>
    <w:rsid w:val="001B6E73"/>
    <w:rsid w:val="001C6320"/>
    <w:rsid w:val="001E0E5A"/>
    <w:rsid w:val="001F3C87"/>
    <w:rsid w:val="0021487D"/>
    <w:rsid w:val="00233F65"/>
    <w:rsid w:val="002503D3"/>
    <w:rsid w:val="00270D85"/>
    <w:rsid w:val="00274E51"/>
    <w:rsid w:val="00284241"/>
    <w:rsid w:val="00294363"/>
    <w:rsid w:val="002A065A"/>
    <w:rsid w:val="002C13AB"/>
    <w:rsid w:val="002C2EC8"/>
    <w:rsid w:val="002E0980"/>
    <w:rsid w:val="0030199F"/>
    <w:rsid w:val="0030361E"/>
    <w:rsid w:val="0030374B"/>
    <w:rsid w:val="00312D70"/>
    <w:rsid w:val="00344FE6"/>
    <w:rsid w:val="003513E9"/>
    <w:rsid w:val="00362371"/>
    <w:rsid w:val="00375751"/>
    <w:rsid w:val="0037671C"/>
    <w:rsid w:val="003B2DF1"/>
    <w:rsid w:val="003B7942"/>
    <w:rsid w:val="003C6A2C"/>
    <w:rsid w:val="003E40B5"/>
    <w:rsid w:val="003E517B"/>
    <w:rsid w:val="00450AE4"/>
    <w:rsid w:val="0048038C"/>
    <w:rsid w:val="004803F1"/>
    <w:rsid w:val="004905A0"/>
    <w:rsid w:val="00493F5F"/>
    <w:rsid w:val="00497528"/>
    <w:rsid w:val="004A0EF6"/>
    <w:rsid w:val="005008B1"/>
    <w:rsid w:val="00523496"/>
    <w:rsid w:val="005247C0"/>
    <w:rsid w:val="005338A0"/>
    <w:rsid w:val="005561F5"/>
    <w:rsid w:val="00592C40"/>
    <w:rsid w:val="00593D83"/>
    <w:rsid w:val="005D37C9"/>
    <w:rsid w:val="005F392E"/>
    <w:rsid w:val="00604EFD"/>
    <w:rsid w:val="0061138A"/>
    <w:rsid w:val="00660042"/>
    <w:rsid w:val="00670B72"/>
    <w:rsid w:val="00682837"/>
    <w:rsid w:val="00684F0C"/>
    <w:rsid w:val="00693E0F"/>
    <w:rsid w:val="006C0E27"/>
    <w:rsid w:val="006D1B30"/>
    <w:rsid w:val="006E75D9"/>
    <w:rsid w:val="006F5C47"/>
    <w:rsid w:val="00726535"/>
    <w:rsid w:val="00727473"/>
    <w:rsid w:val="00740F66"/>
    <w:rsid w:val="0075078B"/>
    <w:rsid w:val="00753363"/>
    <w:rsid w:val="00761E39"/>
    <w:rsid w:val="007677EB"/>
    <w:rsid w:val="007A1CDD"/>
    <w:rsid w:val="007C11FC"/>
    <w:rsid w:val="007D572F"/>
    <w:rsid w:val="007D7A63"/>
    <w:rsid w:val="007E177E"/>
    <w:rsid w:val="007F2A6A"/>
    <w:rsid w:val="00801EB5"/>
    <w:rsid w:val="008110BF"/>
    <w:rsid w:val="0082390D"/>
    <w:rsid w:val="00842E9E"/>
    <w:rsid w:val="0084369D"/>
    <w:rsid w:val="00853826"/>
    <w:rsid w:val="0088373B"/>
    <w:rsid w:val="00892956"/>
    <w:rsid w:val="0089630C"/>
    <w:rsid w:val="008F5FE8"/>
    <w:rsid w:val="00900847"/>
    <w:rsid w:val="0091196E"/>
    <w:rsid w:val="009279AE"/>
    <w:rsid w:val="0093119E"/>
    <w:rsid w:val="009347F3"/>
    <w:rsid w:val="00935EB0"/>
    <w:rsid w:val="0094039E"/>
    <w:rsid w:val="00940CA7"/>
    <w:rsid w:val="0096627E"/>
    <w:rsid w:val="0097051C"/>
    <w:rsid w:val="00971B56"/>
    <w:rsid w:val="00981C38"/>
    <w:rsid w:val="0098581D"/>
    <w:rsid w:val="00987960"/>
    <w:rsid w:val="00996483"/>
    <w:rsid w:val="009A780A"/>
    <w:rsid w:val="009B106A"/>
    <w:rsid w:val="009B1B49"/>
    <w:rsid w:val="009B2345"/>
    <w:rsid w:val="009C3F59"/>
    <w:rsid w:val="009F46A0"/>
    <w:rsid w:val="009F77F2"/>
    <w:rsid w:val="00A16937"/>
    <w:rsid w:val="00A27CB3"/>
    <w:rsid w:val="00A3318F"/>
    <w:rsid w:val="00A44D71"/>
    <w:rsid w:val="00A4776D"/>
    <w:rsid w:val="00A54DB8"/>
    <w:rsid w:val="00A63718"/>
    <w:rsid w:val="00A6731A"/>
    <w:rsid w:val="00A83181"/>
    <w:rsid w:val="00A94A44"/>
    <w:rsid w:val="00A958BD"/>
    <w:rsid w:val="00AA0334"/>
    <w:rsid w:val="00AC59B7"/>
    <w:rsid w:val="00AD0CCC"/>
    <w:rsid w:val="00AE5B8F"/>
    <w:rsid w:val="00AF3774"/>
    <w:rsid w:val="00B060C0"/>
    <w:rsid w:val="00B334E3"/>
    <w:rsid w:val="00B56DE4"/>
    <w:rsid w:val="00B830B2"/>
    <w:rsid w:val="00B91F74"/>
    <w:rsid w:val="00BA12E4"/>
    <w:rsid w:val="00BC4F30"/>
    <w:rsid w:val="00BE2E7F"/>
    <w:rsid w:val="00BE728D"/>
    <w:rsid w:val="00BF6D0F"/>
    <w:rsid w:val="00C12837"/>
    <w:rsid w:val="00C14A2B"/>
    <w:rsid w:val="00C3678B"/>
    <w:rsid w:val="00C4539B"/>
    <w:rsid w:val="00C64E80"/>
    <w:rsid w:val="00CA0CC9"/>
    <w:rsid w:val="00CC217E"/>
    <w:rsid w:val="00CF6957"/>
    <w:rsid w:val="00CF7696"/>
    <w:rsid w:val="00D140FF"/>
    <w:rsid w:val="00D35AA9"/>
    <w:rsid w:val="00D36428"/>
    <w:rsid w:val="00D5330C"/>
    <w:rsid w:val="00D60004"/>
    <w:rsid w:val="00D63975"/>
    <w:rsid w:val="00D95E87"/>
    <w:rsid w:val="00DB4AF5"/>
    <w:rsid w:val="00DC5F78"/>
    <w:rsid w:val="00DC7BC8"/>
    <w:rsid w:val="00E03D92"/>
    <w:rsid w:val="00E10416"/>
    <w:rsid w:val="00E144CD"/>
    <w:rsid w:val="00E2429E"/>
    <w:rsid w:val="00E363BD"/>
    <w:rsid w:val="00E63846"/>
    <w:rsid w:val="00E63B37"/>
    <w:rsid w:val="00E84E2A"/>
    <w:rsid w:val="00EA3226"/>
    <w:rsid w:val="00EA34EE"/>
    <w:rsid w:val="00EE7FD3"/>
    <w:rsid w:val="00F04963"/>
    <w:rsid w:val="00F17C6B"/>
    <w:rsid w:val="00F33E19"/>
    <w:rsid w:val="00F459EC"/>
    <w:rsid w:val="00F55DE5"/>
    <w:rsid w:val="00F81DD2"/>
    <w:rsid w:val="00FA093A"/>
    <w:rsid w:val="00FA7F0C"/>
    <w:rsid w:val="00FC5075"/>
    <w:rsid w:val="00FD067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A536D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76">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header" w:uiPriority="99"/>
    <w:lsdException w:name="caption" w:semiHidden="1" w:unhideWhenUsed="1" w:qFormat="1"/>
    <w:lsdException w:name="footnote reference" w:uiPriority="99"/>
    <w:lsdException w:name="Title" w:qFormat="1"/>
    <w:lsdException w:name="Subtitle" w:qFormat="1"/>
    <w:lsdException w:name="Hyperlink" w:uiPriority="99"/>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1B24AC"/>
    <w:rPr>
      <w:rFonts w:ascii="Arial" w:hAnsi="Arial"/>
      <w:szCs w:val="24"/>
      <w:lang w:val="en-GB" w:eastAsia="en-US"/>
    </w:rPr>
  </w:style>
  <w:style w:type="paragraph" w:styleId="Heading1">
    <w:name w:val="heading 1"/>
    <w:basedOn w:val="SOACNormal"/>
    <w:next w:val="Normal"/>
    <w:link w:val="Heading1Char"/>
    <w:rsid w:val="001E0E5A"/>
    <w:pPr>
      <w:outlineLvl w:val="0"/>
    </w:pPr>
    <w:rPr>
      <w:b/>
    </w:rPr>
  </w:style>
  <w:style w:type="paragraph" w:styleId="Heading2">
    <w:name w:val="heading 2"/>
    <w:basedOn w:val="Normal"/>
    <w:next w:val="Normal"/>
    <w:link w:val="Heading2Char"/>
    <w:semiHidden/>
    <w:unhideWhenUsed/>
    <w:qFormat/>
    <w:rsid w:val="001B24AC"/>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6">
    <w:name w:val="heading 6"/>
    <w:basedOn w:val="Normal"/>
    <w:next w:val="Normal"/>
    <w:link w:val="Heading6Char"/>
    <w:semiHidden/>
    <w:unhideWhenUsed/>
    <w:qFormat/>
    <w:rsid w:val="0030199F"/>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sid w:val="00B357E0"/>
  </w:style>
  <w:style w:type="paragraph" w:styleId="BodyText2">
    <w:name w:val="Body Text 2"/>
    <w:basedOn w:val="Normal"/>
    <w:rsid w:val="00B357E0"/>
  </w:style>
  <w:style w:type="paragraph" w:styleId="Header">
    <w:name w:val="header"/>
    <w:basedOn w:val="Normal"/>
    <w:link w:val="HeaderChar"/>
    <w:uiPriority w:val="99"/>
    <w:rsid w:val="00101231"/>
    <w:pPr>
      <w:tabs>
        <w:tab w:val="center" w:pos="4320"/>
        <w:tab w:val="right" w:pos="8640"/>
      </w:tabs>
    </w:pPr>
  </w:style>
  <w:style w:type="paragraph" w:styleId="Footer">
    <w:name w:val="footer"/>
    <w:basedOn w:val="Normal"/>
    <w:rsid w:val="00101231"/>
    <w:pPr>
      <w:tabs>
        <w:tab w:val="center" w:pos="4320"/>
        <w:tab w:val="right" w:pos="8640"/>
      </w:tabs>
    </w:pPr>
  </w:style>
  <w:style w:type="paragraph" w:customStyle="1" w:styleId="SOACNormal">
    <w:name w:val="SOAC_Normal"/>
    <w:basedOn w:val="Normal"/>
    <w:link w:val="SOACNormalChar"/>
    <w:qFormat/>
    <w:rsid w:val="001E0E5A"/>
    <w:pPr>
      <w:jc w:val="both"/>
    </w:pPr>
    <w:rPr>
      <w:lang w:val="en-AU"/>
    </w:rPr>
  </w:style>
  <w:style w:type="paragraph" w:customStyle="1" w:styleId="SOACSubHeading">
    <w:name w:val="SOAC_SubHeading"/>
    <w:basedOn w:val="Normal"/>
    <w:link w:val="SOACSubHeadingChar"/>
    <w:qFormat/>
    <w:rsid w:val="00F17C6B"/>
    <w:rPr>
      <w:b/>
      <w:i/>
      <w:sz w:val="22"/>
      <w:szCs w:val="22"/>
      <w:lang w:val="en-AU"/>
    </w:rPr>
  </w:style>
  <w:style w:type="character" w:customStyle="1" w:styleId="SOACNormalChar">
    <w:name w:val="SOAC_Normal Char"/>
    <w:basedOn w:val="DefaultParagraphFont"/>
    <w:link w:val="SOACNormal"/>
    <w:rsid w:val="001E0E5A"/>
    <w:rPr>
      <w:rFonts w:ascii="Arial" w:hAnsi="Arial"/>
      <w:szCs w:val="24"/>
      <w:lang w:eastAsia="en-US"/>
    </w:rPr>
  </w:style>
  <w:style w:type="paragraph" w:customStyle="1" w:styleId="SOACHeading">
    <w:name w:val="SOAC_Heading"/>
    <w:basedOn w:val="Heading1"/>
    <w:link w:val="SOACHeadingChar"/>
    <w:qFormat/>
    <w:rsid w:val="00761E39"/>
    <w:rPr>
      <w:sz w:val="22"/>
      <w:szCs w:val="22"/>
    </w:rPr>
  </w:style>
  <w:style w:type="character" w:customStyle="1" w:styleId="SOACSubHeadingChar">
    <w:name w:val="SOAC_SubHeading Char"/>
    <w:basedOn w:val="DefaultParagraphFont"/>
    <w:link w:val="SOACSubHeading"/>
    <w:rsid w:val="00F17C6B"/>
    <w:rPr>
      <w:rFonts w:ascii="Arial" w:hAnsi="Arial"/>
      <w:b/>
      <w:i/>
      <w:sz w:val="22"/>
      <w:szCs w:val="22"/>
      <w:lang w:eastAsia="en-US"/>
    </w:rPr>
  </w:style>
  <w:style w:type="paragraph" w:customStyle="1" w:styleId="SOAC-Subsubheading">
    <w:name w:val="SOAC-Subsubheading"/>
    <w:basedOn w:val="SOACSubHeading"/>
    <w:link w:val="SOAC-SubsubheadingChar"/>
    <w:qFormat/>
    <w:rsid w:val="00F17C6B"/>
    <w:rPr>
      <w:i w:val="0"/>
      <w:sz w:val="20"/>
      <w:szCs w:val="20"/>
    </w:rPr>
  </w:style>
  <w:style w:type="character" w:customStyle="1" w:styleId="Heading1Char">
    <w:name w:val="Heading 1 Char"/>
    <w:basedOn w:val="SOACNormalChar"/>
    <w:link w:val="Heading1"/>
    <w:rsid w:val="001E0E5A"/>
    <w:rPr>
      <w:rFonts w:ascii="Arial" w:hAnsi="Arial"/>
      <w:b/>
      <w:szCs w:val="24"/>
      <w:lang w:eastAsia="en-US"/>
    </w:rPr>
  </w:style>
  <w:style w:type="character" w:customStyle="1" w:styleId="SOACHeadingChar">
    <w:name w:val="SOAC_Heading Char"/>
    <w:basedOn w:val="Heading1Char"/>
    <w:link w:val="SOACHeading"/>
    <w:rsid w:val="00761E39"/>
    <w:rPr>
      <w:rFonts w:ascii="Arial" w:hAnsi="Arial"/>
      <w:b/>
      <w:sz w:val="22"/>
      <w:szCs w:val="22"/>
      <w:lang w:eastAsia="en-US"/>
    </w:rPr>
  </w:style>
  <w:style w:type="paragraph" w:customStyle="1" w:styleId="SOACCaption">
    <w:name w:val="SOAC_Caption"/>
    <w:basedOn w:val="SOAC-Subsubheading"/>
    <w:link w:val="SOACCaptionChar"/>
    <w:qFormat/>
    <w:rsid w:val="00761E39"/>
    <w:pPr>
      <w:jc w:val="center"/>
    </w:pPr>
  </w:style>
  <w:style w:type="character" w:customStyle="1" w:styleId="SOAC-SubsubheadingChar">
    <w:name w:val="SOAC-Subsubheading Char"/>
    <w:basedOn w:val="SOACSubHeadingChar"/>
    <w:link w:val="SOAC-Subsubheading"/>
    <w:rsid w:val="00F17C6B"/>
    <w:rPr>
      <w:rFonts w:ascii="Arial" w:hAnsi="Arial"/>
      <w:b/>
      <w:i w:val="0"/>
      <w:sz w:val="22"/>
      <w:szCs w:val="22"/>
      <w:lang w:eastAsia="en-US"/>
    </w:rPr>
  </w:style>
  <w:style w:type="character" w:customStyle="1" w:styleId="SOACCaptionChar">
    <w:name w:val="SOAC_Caption Char"/>
    <w:basedOn w:val="SOAC-SubsubheadingChar"/>
    <w:link w:val="SOACCaption"/>
    <w:rsid w:val="00761E39"/>
    <w:rPr>
      <w:rFonts w:ascii="Arial" w:hAnsi="Arial"/>
      <w:b/>
      <w:i w:val="0"/>
      <w:sz w:val="22"/>
      <w:szCs w:val="22"/>
      <w:lang w:eastAsia="en-US"/>
    </w:rPr>
  </w:style>
  <w:style w:type="table" w:styleId="TableGrid">
    <w:name w:val="Table Grid"/>
    <w:basedOn w:val="TableNormal"/>
    <w:uiPriority w:val="39"/>
    <w:rsid w:val="000E6AB6"/>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E6AB6"/>
    <w:pPr>
      <w:spacing w:after="160" w:line="259" w:lineRule="auto"/>
      <w:ind w:left="720"/>
      <w:contextualSpacing/>
    </w:pPr>
    <w:rPr>
      <w:rFonts w:asciiTheme="minorHAnsi" w:eastAsiaTheme="minorHAnsi" w:hAnsiTheme="minorHAnsi" w:cstheme="minorBidi"/>
      <w:sz w:val="22"/>
      <w:szCs w:val="22"/>
      <w:lang w:val="en-AU"/>
    </w:rPr>
  </w:style>
  <w:style w:type="paragraph" w:styleId="FootnoteText">
    <w:name w:val="footnote text"/>
    <w:basedOn w:val="Normal"/>
    <w:link w:val="FootnoteTextChar"/>
    <w:uiPriority w:val="99"/>
    <w:unhideWhenUsed/>
    <w:rsid w:val="009A780A"/>
    <w:rPr>
      <w:rFonts w:asciiTheme="minorHAnsi" w:eastAsiaTheme="minorHAnsi" w:hAnsiTheme="minorHAnsi" w:cstheme="minorBidi"/>
      <w:szCs w:val="20"/>
      <w:lang w:val="en-AU"/>
    </w:rPr>
  </w:style>
  <w:style w:type="character" w:customStyle="1" w:styleId="FootnoteTextChar">
    <w:name w:val="Footnote Text Char"/>
    <w:basedOn w:val="DefaultParagraphFont"/>
    <w:link w:val="FootnoteText"/>
    <w:uiPriority w:val="99"/>
    <w:rsid w:val="009A780A"/>
    <w:rPr>
      <w:rFonts w:asciiTheme="minorHAnsi" w:eastAsiaTheme="minorHAnsi" w:hAnsiTheme="minorHAnsi" w:cstheme="minorBidi"/>
      <w:lang w:eastAsia="en-US"/>
    </w:rPr>
  </w:style>
  <w:style w:type="character" w:styleId="FootnoteReference">
    <w:name w:val="footnote reference"/>
    <w:basedOn w:val="DefaultParagraphFont"/>
    <w:uiPriority w:val="99"/>
    <w:unhideWhenUsed/>
    <w:rsid w:val="009A780A"/>
    <w:rPr>
      <w:vertAlign w:val="superscript"/>
    </w:rPr>
  </w:style>
  <w:style w:type="character" w:styleId="Hyperlink">
    <w:name w:val="Hyperlink"/>
    <w:basedOn w:val="DefaultParagraphFont"/>
    <w:uiPriority w:val="99"/>
    <w:unhideWhenUsed/>
    <w:rsid w:val="009A780A"/>
    <w:rPr>
      <w:color w:val="0563C1" w:themeColor="hyperlink"/>
      <w:u w:val="single"/>
    </w:rPr>
  </w:style>
  <w:style w:type="paragraph" w:styleId="EndnoteText">
    <w:name w:val="endnote text"/>
    <w:basedOn w:val="Normal"/>
    <w:link w:val="EndnoteTextChar"/>
    <w:rsid w:val="00CC217E"/>
    <w:rPr>
      <w:szCs w:val="20"/>
    </w:rPr>
  </w:style>
  <w:style w:type="character" w:customStyle="1" w:styleId="EndnoteTextChar">
    <w:name w:val="Endnote Text Char"/>
    <w:basedOn w:val="DefaultParagraphFont"/>
    <w:link w:val="EndnoteText"/>
    <w:rsid w:val="00CC217E"/>
    <w:rPr>
      <w:rFonts w:ascii="Arial" w:hAnsi="Arial"/>
      <w:lang w:val="en-GB" w:eastAsia="en-US"/>
    </w:rPr>
  </w:style>
  <w:style w:type="character" w:styleId="EndnoteReference">
    <w:name w:val="endnote reference"/>
    <w:basedOn w:val="DefaultParagraphFont"/>
    <w:rsid w:val="00CC217E"/>
    <w:rPr>
      <w:vertAlign w:val="superscript"/>
    </w:rPr>
  </w:style>
  <w:style w:type="paragraph" w:customStyle="1" w:styleId="SOACTable">
    <w:name w:val="SOAC_Table"/>
    <w:basedOn w:val="SOACCaption"/>
    <w:link w:val="SOACTableChar"/>
    <w:qFormat/>
    <w:rsid w:val="00693E0F"/>
  </w:style>
  <w:style w:type="character" w:customStyle="1" w:styleId="SOACTableChar">
    <w:name w:val="SOAC_Table Char"/>
    <w:basedOn w:val="SOACCaptionChar"/>
    <w:link w:val="SOACTable"/>
    <w:rsid w:val="00693E0F"/>
    <w:rPr>
      <w:rFonts w:ascii="Arial" w:hAnsi="Arial"/>
      <w:b/>
      <w:i w:val="0"/>
      <w:sz w:val="22"/>
      <w:szCs w:val="22"/>
      <w:lang w:eastAsia="en-US"/>
    </w:rPr>
  </w:style>
  <w:style w:type="character" w:customStyle="1" w:styleId="Heading2Char">
    <w:name w:val="Heading 2 Char"/>
    <w:basedOn w:val="DefaultParagraphFont"/>
    <w:link w:val="Heading2"/>
    <w:semiHidden/>
    <w:rsid w:val="001B24AC"/>
    <w:rPr>
      <w:rFonts w:asciiTheme="majorHAnsi" w:eastAsiaTheme="majorEastAsia" w:hAnsiTheme="majorHAnsi" w:cstheme="majorBidi"/>
      <w:color w:val="2E74B5" w:themeColor="accent1" w:themeShade="BF"/>
      <w:sz w:val="26"/>
      <w:szCs w:val="26"/>
      <w:lang w:val="en-GB" w:eastAsia="en-US"/>
    </w:rPr>
  </w:style>
  <w:style w:type="character" w:customStyle="1" w:styleId="BodyTextChar">
    <w:name w:val="Body Text Char"/>
    <w:basedOn w:val="DefaultParagraphFont"/>
    <w:link w:val="BodyText"/>
    <w:rsid w:val="001B24AC"/>
    <w:rPr>
      <w:rFonts w:ascii="Arial" w:hAnsi="Arial"/>
      <w:szCs w:val="24"/>
      <w:lang w:val="en-GB" w:eastAsia="en-US"/>
    </w:rPr>
  </w:style>
  <w:style w:type="character" w:customStyle="1" w:styleId="Heading6Char">
    <w:name w:val="Heading 6 Char"/>
    <w:basedOn w:val="DefaultParagraphFont"/>
    <w:link w:val="Heading6"/>
    <w:semiHidden/>
    <w:rsid w:val="0030199F"/>
    <w:rPr>
      <w:rFonts w:asciiTheme="majorHAnsi" w:eastAsiaTheme="majorEastAsia" w:hAnsiTheme="majorHAnsi" w:cstheme="majorBidi"/>
      <w:color w:val="1F4D78" w:themeColor="accent1" w:themeShade="7F"/>
      <w:szCs w:val="24"/>
      <w:lang w:val="en-GB" w:eastAsia="en-US"/>
    </w:rPr>
  </w:style>
  <w:style w:type="paragraph" w:customStyle="1" w:styleId="EndNoteBibliographyTitle">
    <w:name w:val="EndNote Bibliography Title"/>
    <w:basedOn w:val="Normal"/>
    <w:link w:val="EndNoteBibliographyTitleChar"/>
    <w:rsid w:val="007677EB"/>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7677EB"/>
    <w:rPr>
      <w:rFonts w:ascii="Arial" w:hAnsi="Arial" w:cs="Arial"/>
      <w:noProof/>
      <w:szCs w:val="24"/>
      <w:lang w:val="en-US" w:eastAsia="en-US"/>
    </w:rPr>
  </w:style>
  <w:style w:type="paragraph" w:customStyle="1" w:styleId="EndNoteBibliography">
    <w:name w:val="EndNote Bibliography"/>
    <w:basedOn w:val="Normal"/>
    <w:link w:val="EndNoteBibliographyChar"/>
    <w:rsid w:val="007677EB"/>
    <w:rPr>
      <w:rFonts w:cs="Arial"/>
      <w:noProof/>
      <w:lang w:val="en-US"/>
    </w:rPr>
  </w:style>
  <w:style w:type="character" w:customStyle="1" w:styleId="EndNoteBibliographyChar">
    <w:name w:val="EndNote Bibliography Char"/>
    <w:basedOn w:val="DefaultParagraphFont"/>
    <w:link w:val="EndNoteBibliography"/>
    <w:rsid w:val="007677EB"/>
    <w:rPr>
      <w:rFonts w:ascii="Arial" w:hAnsi="Arial" w:cs="Arial"/>
      <w:noProof/>
      <w:szCs w:val="24"/>
      <w:lang w:val="en-US" w:eastAsia="en-US"/>
    </w:rPr>
  </w:style>
  <w:style w:type="paragraph" w:customStyle="1" w:styleId="SOACtitle">
    <w:name w:val="SOAC title"/>
    <w:basedOn w:val="Normal"/>
    <w:link w:val="SOACtitleChar"/>
    <w:qFormat/>
    <w:rsid w:val="00801EB5"/>
    <w:pPr>
      <w:keepNext/>
      <w:jc w:val="center"/>
      <w:outlineLvl w:val="1"/>
    </w:pPr>
    <w:rPr>
      <w:rFonts w:cs="Arial"/>
      <w:b/>
      <w:bCs/>
      <w:sz w:val="28"/>
      <w:szCs w:val="28"/>
      <w:lang w:val="en-AU"/>
    </w:rPr>
  </w:style>
  <w:style w:type="character" w:styleId="Emphasis">
    <w:name w:val="Emphasis"/>
    <w:basedOn w:val="DefaultParagraphFont"/>
    <w:uiPriority w:val="20"/>
    <w:qFormat/>
    <w:rsid w:val="00CF7696"/>
    <w:rPr>
      <w:i/>
      <w:iCs/>
    </w:rPr>
  </w:style>
  <w:style w:type="character" w:customStyle="1" w:styleId="SOACtitleChar">
    <w:name w:val="SOAC title Char"/>
    <w:basedOn w:val="DefaultParagraphFont"/>
    <w:link w:val="SOACtitle"/>
    <w:rsid w:val="00801EB5"/>
    <w:rPr>
      <w:rFonts w:ascii="Arial" w:hAnsi="Arial" w:cs="Arial"/>
      <w:b/>
      <w:bCs/>
      <w:sz w:val="28"/>
      <w:szCs w:val="28"/>
      <w:lang w:eastAsia="en-US"/>
    </w:rPr>
  </w:style>
  <w:style w:type="character" w:customStyle="1" w:styleId="HeaderChar">
    <w:name w:val="Header Char"/>
    <w:basedOn w:val="DefaultParagraphFont"/>
    <w:link w:val="Header"/>
    <w:uiPriority w:val="99"/>
    <w:rsid w:val="00D5330C"/>
    <w:rPr>
      <w:rFonts w:ascii="Arial" w:hAnsi="Arial"/>
      <w:szCs w:val="24"/>
      <w:lang w:val="en-GB"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76">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header" w:uiPriority="99"/>
    <w:lsdException w:name="caption" w:semiHidden="1" w:unhideWhenUsed="1" w:qFormat="1"/>
    <w:lsdException w:name="footnote reference" w:uiPriority="99"/>
    <w:lsdException w:name="Title" w:qFormat="1"/>
    <w:lsdException w:name="Subtitle" w:qFormat="1"/>
    <w:lsdException w:name="Hyperlink" w:uiPriority="99"/>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1B24AC"/>
    <w:rPr>
      <w:rFonts w:ascii="Arial" w:hAnsi="Arial"/>
      <w:szCs w:val="24"/>
      <w:lang w:val="en-GB" w:eastAsia="en-US"/>
    </w:rPr>
  </w:style>
  <w:style w:type="paragraph" w:styleId="Heading1">
    <w:name w:val="heading 1"/>
    <w:basedOn w:val="SOACNormal"/>
    <w:next w:val="Normal"/>
    <w:link w:val="Heading1Char"/>
    <w:rsid w:val="001E0E5A"/>
    <w:pPr>
      <w:outlineLvl w:val="0"/>
    </w:pPr>
    <w:rPr>
      <w:b/>
    </w:rPr>
  </w:style>
  <w:style w:type="paragraph" w:styleId="Heading2">
    <w:name w:val="heading 2"/>
    <w:basedOn w:val="Normal"/>
    <w:next w:val="Normal"/>
    <w:link w:val="Heading2Char"/>
    <w:semiHidden/>
    <w:unhideWhenUsed/>
    <w:qFormat/>
    <w:rsid w:val="001B24AC"/>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6">
    <w:name w:val="heading 6"/>
    <w:basedOn w:val="Normal"/>
    <w:next w:val="Normal"/>
    <w:link w:val="Heading6Char"/>
    <w:semiHidden/>
    <w:unhideWhenUsed/>
    <w:qFormat/>
    <w:rsid w:val="0030199F"/>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sid w:val="00B357E0"/>
  </w:style>
  <w:style w:type="paragraph" w:styleId="BodyText2">
    <w:name w:val="Body Text 2"/>
    <w:basedOn w:val="Normal"/>
    <w:rsid w:val="00B357E0"/>
  </w:style>
  <w:style w:type="paragraph" w:styleId="Header">
    <w:name w:val="header"/>
    <w:basedOn w:val="Normal"/>
    <w:link w:val="HeaderChar"/>
    <w:uiPriority w:val="99"/>
    <w:rsid w:val="00101231"/>
    <w:pPr>
      <w:tabs>
        <w:tab w:val="center" w:pos="4320"/>
        <w:tab w:val="right" w:pos="8640"/>
      </w:tabs>
    </w:pPr>
  </w:style>
  <w:style w:type="paragraph" w:styleId="Footer">
    <w:name w:val="footer"/>
    <w:basedOn w:val="Normal"/>
    <w:rsid w:val="00101231"/>
    <w:pPr>
      <w:tabs>
        <w:tab w:val="center" w:pos="4320"/>
        <w:tab w:val="right" w:pos="8640"/>
      </w:tabs>
    </w:pPr>
  </w:style>
  <w:style w:type="paragraph" w:customStyle="1" w:styleId="SOACNormal">
    <w:name w:val="SOAC_Normal"/>
    <w:basedOn w:val="Normal"/>
    <w:link w:val="SOACNormalChar"/>
    <w:qFormat/>
    <w:rsid w:val="001E0E5A"/>
    <w:pPr>
      <w:jc w:val="both"/>
    </w:pPr>
    <w:rPr>
      <w:lang w:val="en-AU"/>
    </w:rPr>
  </w:style>
  <w:style w:type="paragraph" w:customStyle="1" w:styleId="SOACSubHeading">
    <w:name w:val="SOAC_SubHeading"/>
    <w:basedOn w:val="Normal"/>
    <w:link w:val="SOACSubHeadingChar"/>
    <w:qFormat/>
    <w:rsid w:val="00F17C6B"/>
    <w:rPr>
      <w:b/>
      <w:i/>
      <w:sz w:val="22"/>
      <w:szCs w:val="22"/>
      <w:lang w:val="en-AU"/>
    </w:rPr>
  </w:style>
  <w:style w:type="character" w:customStyle="1" w:styleId="SOACNormalChar">
    <w:name w:val="SOAC_Normal Char"/>
    <w:basedOn w:val="DefaultParagraphFont"/>
    <w:link w:val="SOACNormal"/>
    <w:rsid w:val="001E0E5A"/>
    <w:rPr>
      <w:rFonts w:ascii="Arial" w:hAnsi="Arial"/>
      <w:szCs w:val="24"/>
      <w:lang w:eastAsia="en-US"/>
    </w:rPr>
  </w:style>
  <w:style w:type="paragraph" w:customStyle="1" w:styleId="SOACHeading">
    <w:name w:val="SOAC_Heading"/>
    <w:basedOn w:val="Heading1"/>
    <w:link w:val="SOACHeadingChar"/>
    <w:qFormat/>
    <w:rsid w:val="00761E39"/>
    <w:rPr>
      <w:sz w:val="22"/>
      <w:szCs w:val="22"/>
    </w:rPr>
  </w:style>
  <w:style w:type="character" w:customStyle="1" w:styleId="SOACSubHeadingChar">
    <w:name w:val="SOAC_SubHeading Char"/>
    <w:basedOn w:val="DefaultParagraphFont"/>
    <w:link w:val="SOACSubHeading"/>
    <w:rsid w:val="00F17C6B"/>
    <w:rPr>
      <w:rFonts w:ascii="Arial" w:hAnsi="Arial"/>
      <w:b/>
      <w:i/>
      <w:sz w:val="22"/>
      <w:szCs w:val="22"/>
      <w:lang w:eastAsia="en-US"/>
    </w:rPr>
  </w:style>
  <w:style w:type="paragraph" w:customStyle="1" w:styleId="SOAC-Subsubheading">
    <w:name w:val="SOAC-Subsubheading"/>
    <w:basedOn w:val="SOACSubHeading"/>
    <w:link w:val="SOAC-SubsubheadingChar"/>
    <w:qFormat/>
    <w:rsid w:val="00F17C6B"/>
    <w:rPr>
      <w:i w:val="0"/>
      <w:sz w:val="20"/>
      <w:szCs w:val="20"/>
    </w:rPr>
  </w:style>
  <w:style w:type="character" w:customStyle="1" w:styleId="Heading1Char">
    <w:name w:val="Heading 1 Char"/>
    <w:basedOn w:val="SOACNormalChar"/>
    <w:link w:val="Heading1"/>
    <w:rsid w:val="001E0E5A"/>
    <w:rPr>
      <w:rFonts w:ascii="Arial" w:hAnsi="Arial"/>
      <w:b/>
      <w:szCs w:val="24"/>
      <w:lang w:eastAsia="en-US"/>
    </w:rPr>
  </w:style>
  <w:style w:type="character" w:customStyle="1" w:styleId="SOACHeadingChar">
    <w:name w:val="SOAC_Heading Char"/>
    <w:basedOn w:val="Heading1Char"/>
    <w:link w:val="SOACHeading"/>
    <w:rsid w:val="00761E39"/>
    <w:rPr>
      <w:rFonts w:ascii="Arial" w:hAnsi="Arial"/>
      <w:b/>
      <w:sz w:val="22"/>
      <w:szCs w:val="22"/>
      <w:lang w:eastAsia="en-US"/>
    </w:rPr>
  </w:style>
  <w:style w:type="paragraph" w:customStyle="1" w:styleId="SOACCaption">
    <w:name w:val="SOAC_Caption"/>
    <w:basedOn w:val="SOAC-Subsubheading"/>
    <w:link w:val="SOACCaptionChar"/>
    <w:qFormat/>
    <w:rsid w:val="00761E39"/>
    <w:pPr>
      <w:jc w:val="center"/>
    </w:pPr>
  </w:style>
  <w:style w:type="character" w:customStyle="1" w:styleId="SOAC-SubsubheadingChar">
    <w:name w:val="SOAC-Subsubheading Char"/>
    <w:basedOn w:val="SOACSubHeadingChar"/>
    <w:link w:val="SOAC-Subsubheading"/>
    <w:rsid w:val="00F17C6B"/>
    <w:rPr>
      <w:rFonts w:ascii="Arial" w:hAnsi="Arial"/>
      <w:b/>
      <w:i w:val="0"/>
      <w:sz w:val="22"/>
      <w:szCs w:val="22"/>
      <w:lang w:eastAsia="en-US"/>
    </w:rPr>
  </w:style>
  <w:style w:type="character" w:customStyle="1" w:styleId="SOACCaptionChar">
    <w:name w:val="SOAC_Caption Char"/>
    <w:basedOn w:val="SOAC-SubsubheadingChar"/>
    <w:link w:val="SOACCaption"/>
    <w:rsid w:val="00761E39"/>
    <w:rPr>
      <w:rFonts w:ascii="Arial" w:hAnsi="Arial"/>
      <w:b/>
      <w:i w:val="0"/>
      <w:sz w:val="22"/>
      <w:szCs w:val="22"/>
      <w:lang w:eastAsia="en-US"/>
    </w:rPr>
  </w:style>
  <w:style w:type="table" w:styleId="TableGrid">
    <w:name w:val="Table Grid"/>
    <w:basedOn w:val="TableNormal"/>
    <w:uiPriority w:val="39"/>
    <w:rsid w:val="000E6AB6"/>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E6AB6"/>
    <w:pPr>
      <w:spacing w:after="160" w:line="259" w:lineRule="auto"/>
      <w:ind w:left="720"/>
      <w:contextualSpacing/>
    </w:pPr>
    <w:rPr>
      <w:rFonts w:asciiTheme="minorHAnsi" w:eastAsiaTheme="minorHAnsi" w:hAnsiTheme="minorHAnsi" w:cstheme="minorBidi"/>
      <w:sz w:val="22"/>
      <w:szCs w:val="22"/>
      <w:lang w:val="en-AU"/>
    </w:rPr>
  </w:style>
  <w:style w:type="paragraph" w:styleId="FootnoteText">
    <w:name w:val="footnote text"/>
    <w:basedOn w:val="Normal"/>
    <w:link w:val="FootnoteTextChar"/>
    <w:uiPriority w:val="99"/>
    <w:unhideWhenUsed/>
    <w:rsid w:val="009A780A"/>
    <w:rPr>
      <w:rFonts w:asciiTheme="minorHAnsi" w:eastAsiaTheme="minorHAnsi" w:hAnsiTheme="minorHAnsi" w:cstheme="minorBidi"/>
      <w:szCs w:val="20"/>
      <w:lang w:val="en-AU"/>
    </w:rPr>
  </w:style>
  <w:style w:type="character" w:customStyle="1" w:styleId="FootnoteTextChar">
    <w:name w:val="Footnote Text Char"/>
    <w:basedOn w:val="DefaultParagraphFont"/>
    <w:link w:val="FootnoteText"/>
    <w:uiPriority w:val="99"/>
    <w:rsid w:val="009A780A"/>
    <w:rPr>
      <w:rFonts w:asciiTheme="minorHAnsi" w:eastAsiaTheme="minorHAnsi" w:hAnsiTheme="minorHAnsi" w:cstheme="minorBidi"/>
      <w:lang w:eastAsia="en-US"/>
    </w:rPr>
  </w:style>
  <w:style w:type="character" w:styleId="FootnoteReference">
    <w:name w:val="footnote reference"/>
    <w:basedOn w:val="DefaultParagraphFont"/>
    <w:uiPriority w:val="99"/>
    <w:unhideWhenUsed/>
    <w:rsid w:val="009A780A"/>
    <w:rPr>
      <w:vertAlign w:val="superscript"/>
    </w:rPr>
  </w:style>
  <w:style w:type="character" w:styleId="Hyperlink">
    <w:name w:val="Hyperlink"/>
    <w:basedOn w:val="DefaultParagraphFont"/>
    <w:uiPriority w:val="99"/>
    <w:unhideWhenUsed/>
    <w:rsid w:val="009A780A"/>
    <w:rPr>
      <w:color w:val="0563C1" w:themeColor="hyperlink"/>
      <w:u w:val="single"/>
    </w:rPr>
  </w:style>
  <w:style w:type="paragraph" w:styleId="EndnoteText">
    <w:name w:val="endnote text"/>
    <w:basedOn w:val="Normal"/>
    <w:link w:val="EndnoteTextChar"/>
    <w:rsid w:val="00CC217E"/>
    <w:rPr>
      <w:szCs w:val="20"/>
    </w:rPr>
  </w:style>
  <w:style w:type="character" w:customStyle="1" w:styleId="EndnoteTextChar">
    <w:name w:val="Endnote Text Char"/>
    <w:basedOn w:val="DefaultParagraphFont"/>
    <w:link w:val="EndnoteText"/>
    <w:rsid w:val="00CC217E"/>
    <w:rPr>
      <w:rFonts w:ascii="Arial" w:hAnsi="Arial"/>
      <w:lang w:val="en-GB" w:eastAsia="en-US"/>
    </w:rPr>
  </w:style>
  <w:style w:type="character" w:styleId="EndnoteReference">
    <w:name w:val="endnote reference"/>
    <w:basedOn w:val="DefaultParagraphFont"/>
    <w:rsid w:val="00CC217E"/>
    <w:rPr>
      <w:vertAlign w:val="superscript"/>
    </w:rPr>
  </w:style>
  <w:style w:type="paragraph" w:customStyle="1" w:styleId="SOACTable">
    <w:name w:val="SOAC_Table"/>
    <w:basedOn w:val="SOACCaption"/>
    <w:link w:val="SOACTableChar"/>
    <w:qFormat/>
    <w:rsid w:val="00693E0F"/>
  </w:style>
  <w:style w:type="character" w:customStyle="1" w:styleId="SOACTableChar">
    <w:name w:val="SOAC_Table Char"/>
    <w:basedOn w:val="SOACCaptionChar"/>
    <w:link w:val="SOACTable"/>
    <w:rsid w:val="00693E0F"/>
    <w:rPr>
      <w:rFonts w:ascii="Arial" w:hAnsi="Arial"/>
      <w:b/>
      <w:i w:val="0"/>
      <w:sz w:val="22"/>
      <w:szCs w:val="22"/>
      <w:lang w:eastAsia="en-US"/>
    </w:rPr>
  </w:style>
  <w:style w:type="character" w:customStyle="1" w:styleId="Heading2Char">
    <w:name w:val="Heading 2 Char"/>
    <w:basedOn w:val="DefaultParagraphFont"/>
    <w:link w:val="Heading2"/>
    <w:semiHidden/>
    <w:rsid w:val="001B24AC"/>
    <w:rPr>
      <w:rFonts w:asciiTheme="majorHAnsi" w:eastAsiaTheme="majorEastAsia" w:hAnsiTheme="majorHAnsi" w:cstheme="majorBidi"/>
      <w:color w:val="2E74B5" w:themeColor="accent1" w:themeShade="BF"/>
      <w:sz w:val="26"/>
      <w:szCs w:val="26"/>
      <w:lang w:val="en-GB" w:eastAsia="en-US"/>
    </w:rPr>
  </w:style>
  <w:style w:type="character" w:customStyle="1" w:styleId="BodyTextChar">
    <w:name w:val="Body Text Char"/>
    <w:basedOn w:val="DefaultParagraphFont"/>
    <w:link w:val="BodyText"/>
    <w:rsid w:val="001B24AC"/>
    <w:rPr>
      <w:rFonts w:ascii="Arial" w:hAnsi="Arial"/>
      <w:szCs w:val="24"/>
      <w:lang w:val="en-GB" w:eastAsia="en-US"/>
    </w:rPr>
  </w:style>
  <w:style w:type="character" w:customStyle="1" w:styleId="Heading6Char">
    <w:name w:val="Heading 6 Char"/>
    <w:basedOn w:val="DefaultParagraphFont"/>
    <w:link w:val="Heading6"/>
    <w:semiHidden/>
    <w:rsid w:val="0030199F"/>
    <w:rPr>
      <w:rFonts w:asciiTheme="majorHAnsi" w:eastAsiaTheme="majorEastAsia" w:hAnsiTheme="majorHAnsi" w:cstheme="majorBidi"/>
      <w:color w:val="1F4D78" w:themeColor="accent1" w:themeShade="7F"/>
      <w:szCs w:val="24"/>
      <w:lang w:val="en-GB" w:eastAsia="en-US"/>
    </w:rPr>
  </w:style>
  <w:style w:type="paragraph" w:customStyle="1" w:styleId="EndNoteBibliographyTitle">
    <w:name w:val="EndNote Bibliography Title"/>
    <w:basedOn w:val="Normal"/>
    <w:link w:val="EndNoteBibliographyTitleChar"/>
    <w:rsid w:val="007677EB"/>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7677EB"/>
    <w:rPr>
      <w:rFonts w:ascii="Arial" w:hAnsi="Arial" w:cs="Arial"/>
      <w:noProof/>
      <w:szCs w:val="24"/>
      <w:lang w:val="en-US" w:eastAsia="en-US"/>
    </w:rPr>
  </w:style>
  <w:style w:type="paragraph" w:customStyle="1" w:styleId="EndNoteBibliography">
    <w:name w:val="EndNote Bibliography"/>
    <w:basedOn w:val="Normal"/>
    <w:link w:val="EndNoteBibliographyChar"/>
    <w:rsid w:val="007677EB"/>
    <w:rPr>
      <w:rFonts w:cs="Arial"/>
      <w:noProof/>
      <w:lang w:val="en-US"/>
    </w:rPr>
  </w:style>
  <w:style w:type="character" w:customStyle="1" w:styleId="EndNoteBibliographyChar">
    <w:name w:val="EndNote Bibliography Char"/>
    <w:basedOn w:val="DefaultParagraphFont"/>
    <w:link w:val="EndNoteBibliography"/>
    <w:rsid w:val="007677EB"/>
    <w:rPr>
      <w:rFonts w:ascii="Arial" w:hAnsi="Arial" w:cs="Arial"/>
      <w:noProof/>
      <w:szCs w:val="24"/>
      <w:lang w:val="en-US" w:eastAsia="en-US"/>
    </w:rPr>
  </w:style>
  <w:style w:type="paragraph" w:customStyle="1" w:styleId="SOACtitle">
    <w:name w:val="SOAC title"/>
    <w:basedOn w:val="Normal"/>
    <w:link w:val="SOACtitleChar"/>
    <w:qFormat/>
    <w:rsid w:val="00801EB5"/>
    <w:pPr>
      <w:keepNext/>
      <w:jc w:val="center"/>
      <w:outlineLvl w:val="1"/>
    </w:pPr>
    <w:rPr>
      <w:rFonts w:cs="Arial"/>
      <w:b/>
      <w:bCs/>
      <w:sz w:val="28"/>
      <w:szCs w:val="28"/>
      <w:lang w:val="en-AU"/>
    </w:rPr>
  </w:style>
  <w:style w:type="character" w:styleId="Emphasis">
    <w:name w:val="Emphasis"/>
    <w:basedOn w:val="DefaultParagraphFont"/>
    <w:uiPriority w:val="20"/>
    <w:qFormat/>
    <w:rsid w:val="00CF7696"/>
    <w:rPr>
      <w:i/>
      <w:iCs/>
    </w:rPr>
  </w:style>
  <w:style w:type="character" w:customStyle="1" w:styleId="SOACtitleChar">
    <w:name w:val="SOAC title Char"/>
    <w:basedOn w:val="DefaultParagraphFont"/>
    <w:link w:val="SOACtitle"/>
    <w:rsid w:val="00801EB5"/>
    <w:rPr>
      <w:rFonts w:ascii="Arial" w:hAnsi="Arial" w:cs="Arial"/>
      <w:b/>
      <w:bCs/>
      <w:sz w:val="28"/>
      <w:szCs w:val="28"/>
      <w:lang w:eastAsia="en-US"/>
    </w:rPr>
  </w:style>
  <w:style w:type="character" w:customStyle="1" w:styleId="HeaderChar">
    <w:name w:val="Header Char"/>
    <w:basedOn w:val="DefaultParagraphFont"/>
    <w:link w:val="Header"/>
    <w:uiPriority w:val="99"/>
    <w:rsid w:val="00D5330C"/>
    <w:rPr>
      <w:rFonts w:ascii="Arial" w:hAnsi="Arial"/>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hyperlink" Target="http://data.gov.au/dataset/cycleway-guide" TargetMode="External"/><Relationship Id="rId21" Type="http://schemas.openxmlformats.org/officeDocument/2006/relationships/hyperlink" Target="http://data.gov.au/dataset/city-plan-zone" TargetMode="External"/><Relationship Id="rId22" Type="http://schemas.openxmlformats.org/officeDocument/2006/relationships/hyperlink" Target="http://www.goldcoast.qld.gov.au/documents/BeachTowers.kml" TargetMode="External"/><Relationship Id="rId23" Type="http://schemas.openxmlformats.org/officeDocument/2006/relationships/hyperlink" Target="https://planet.openstreetmap.org" TargetMode="External"/><Relationship Id="rId24" Type="http://schemas.openxmlformats.org/officeDocument/2006/relationships/hyperlink" Target="http://qldspatial.information.qld.gov.au/catalogue/custom/detail.page?fid=%7b63DDDAE1-CE0C-4BCE-AD5F-29CC3F6FA247%7d" TargetMode="External"/><Relationship Id="rId25" Type="http://schemas.openxmlformats.org/officeDocument/2006/relationships/hyperlink" Target="http://qldspatial.information.qld.gov.au/catalogue/custom/detail.page?fid=%7b4E1DD452-AB3A-4B7C-BEDD-9C817F484F31%7d" TargetMode="External"/><Relationship Id="rId26" Type="http://schemas.openxmlformats.org/officeDocument/2006/relationships/hyperlink" Target="http://qldspatial.information.qld.gov.au/catalogue/custom/detail.page?fid=%7b8C0F5D96-96C0-4510-8D67-445A0E92893A%7d" TargetMode="External"/><Relationship Id="rId27" Type="http://schemas.openxmlformats.org/officeDocument/2006/relationships/hyperlink" Target="http://qldspatial.information.qld.gov.au/catalogue/custom/detail.page?fid=%7b4091CAF1-50E6-4BC3-B3D4-229AA318231A%7d" TargetMode="External"/><Relationship Id="rId28" Type="http://schemas.openxmlformats.org/officeDocument/2006/relationships/header" Target="header1.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2.jpg"/><Relationship Id="rId11" Type="http://schemas.openxmlformats.org/officeDocument/2006/relationships/image" Target="media/image3.jpg"/><Relationship Id="rId12" Type="http://schemas.openxmlformats.org/officeDocument/2006/relationships/image" Target="media/image4.jpg"/><Relationship Id="rId13" Type="http://schemas.openxmlformats.org/officeDocument/2006/relationships/hyperlink" Target="http://www.abs.gov.au/ausstats/abs@.nsf/Products/4177.0~2011-12~Main+Features~Characteristics+of+participation?OpenDocument" TargetMode="External"/><Relationship Id="rId14" Type="http://schemas.openxmlformats.org/officeDocument/2006/relationships/hyperlink" Target="http://www.abs.gov.au/ausstats/abs@.nsf/Lookup/4364.0.55.004Chapter4002011-12" TargetMode="External"/><Relationship Id="rId15" Type="http://schemas.openxmlformats.org/officeDocument/2006/relationships/hyperlink" Target="http://www.health.gov.au/internet/main/publishing.nsf/content/health-pubhlth-strateg-phys-act-guidelines" TargetMode="External"/><Relationship Id="rId16" Type="http://schemas.openxmlformats.org/officeDocument/2006/relationships/hyperlink" Target="http://sites.tufts.edu/gis/files/2013/02/Holbrow_Gabriel.pdf" TargetMode="External"/><Relationship Id="rId17" Type="http://schemas.openxmlformats.org/officeDocument/2006/relationships/hyperlink" Target="http://data.gov.au/dataset/gold-coast-pathways" TargetMode="External"/><Relationship Id="rId18" Type="http://schemas.openxmlformats.org/officeDocument/2006/relationships/hyperlink" Target="http://data.gov.au/dataset/dog-parks-and-facilities" TargetMode="External"/><Relationship Id="rId19" Type="http://schemas.openxmlformats.org/officeDocument/2006/relationships/hyperlink" Target="http://data.gov.au/dataset/fitness-station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D8FE68-4F81-534D-8DB6-E9C948FECC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8895</Words>
  <Characters>50706</Characters>
  <Application>Microsoft Macintosh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7-25T12:05:00Z</dcterms:created>
  <dcterms:modified xsi:type="dcterms:W3CDTF">2018-04-24T04:48:00Z</dcterms:modified>
</cp:coreProperties>
</file>